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82E8CF6" w14:textId="77777777" w:rsidR="007B4543" w:rsidRPr="00305925" w:rsidRDefault="007B4543" w:rsidP="007B4543">
      <w:pPr>
        <w:spacing w:after="0" w:line="240" w:lineRule="auto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p w14:paraId="6CE2984D" w14:textId="77777777" w:rsidR="007B4543" w:rsidRPr="00305925" w:rsidRDefault="007B4543" w:rsidP="007B4543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tbl>
      <w:tblPr>
        <w:tblStyle w:val="AkListe-Vurgu5"/>
        <w:tblpPr w:leftFromText="141" w:rightFromText="141" w:vertAnchor="page" w:horzAnchor="margin" w:tblpXSpec="center" w:tblpY="2556"/>
        <w:tblW w:w="10490" w:type="dxa"/>
        <w:tblBorders>
          <w:top w:val="single" w:sz="6" w:space="0" w:color="4BACC6" w:themeColor="accent5"/>
          <w:left w:val="single" w:sz="6" w:space="0" w:color="4BACC6" w:themeColor="accent5"/>
          <w:bottom w:val="single" w:sz="6" w:space="0" w:color="4BACC6" w:themeColor="accent5"/>
          <w:right w:val="single" w:sz="6" w:space="0" w:color="4BACC6" w:themeColor="accent5"/>
          <w:insideH w:val="single" w:sz="6" w:space="0" w:color="4BACC6" w:themeColor="accent5"/>
          <w:insideV w:val="single" w:sz="6" w:space="0" w:color="4BACC6" w:themeColor="accent5"/>
        </w:tblBorders>
        <w:tblLook w:val="04A0" w:firstRow="1" w:lastRow="0" w:firstColumn="1" w:lastColumn="0" w:noHBand="0" w:noVBand="1"/>
      </w:tblPr>
      <w:tblGrid>
        <w:gridCol w:w="1598"/>
        <w:gridCol w:w="1136"/>
        <w:gridCol w:w="102"/>
        <w:gridCol w:w="1189"/>
        <w:gridCol w:w="61"/>
        <w:gridCol w:w="583"/>
        <w:gridCol w:w="580"/>
        <w:gridCol w:w="69"/>
        <w:gridCol w:w="203"/>
        <w:gridCol w:w="1081"/>
        <w:gridCol w:w="11"/>
        <w:gridCol w:w="332"/>
        <w:gridCol w:w="592"/>
        <w:gridCol w:w="268"/>
        <w:gridCol w:w="321"/>
        <w:gridCol w:w="416"/>
        <w:gridCol w:w="173"/>
        <w:gridCol w:w="1775"/>
      </w:tblGrid>
      <w:tr w:rsidR="007B4543" w:rsidRPr="00305925" w14:paraId="42A76334" w14:textId="77777777" w:rsidTr="006471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vAlign w:val="center"/>
          </w:tcPr>
          <w:p w14:paraId="4BF9A122" w14:textId="11913B71" w:rsidR="007B4543" w:rsidRPr="00305925" w:rsidRDefault="00B94840" w:rsidP="00647106">
            <w:pPr>
              <w:rPr>
                <w:rFonts w:cstheme="minorHAnsi"/>
                <w:bCs w:val="0"/>
                <w:color w:val="000000"/>
                <w:lang w:val="de-DE"/>
              </w:rPr>
            </w:pPr>
            <w:r w:rsidRPr="00305925">
              <w:rPr>
                <w:rFonts w:cstheme="minorHAnsi"/>
                <w:bCs w:val="0"/>
                <w:color w:val="000000"/>
                <w:lang w:val="de-DE"/>
              </w:rPr>
              <w:t>Details zum</w:t>
            </w:r>
            <w:r w:rsidR="007B4543" w:rsidRPr="00305925">
              <w:rPr>
                <w:rFonts w:cstheme="minorHAnsi"/>
                <w:bCs w:val="0"/>
                <w:color w:val="000000"/>
                <w:lang w:val="de-DE"/>
              </w:rPr>
              <w:t xml:space="preserve"> Modul</w:t>
            </w:r>
          </w:p>
        </w:tc>
      </w:tr>
      <w:tr w:rsidR="007B4543" w:rsidRPr="00305925" w14:paraId="5ADC31A9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5" w:type="dxa"/>
            <w:gridSpan w:val="1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2A95912B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Code</w:t>
            </w:r>
          </w:p>
        </w:tc>
        <w:tc>
          <w:tcPr>
            <w:tcW w:w="1770" w:type="dxa"/>
            <w:gridSpan w:val="5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6EED8D7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Studienjahr</w:t>
            </w:r>
          </w:p>
        </w:tc>
        <w:tc>
          <w:tcPr>
            <w:tcW w:w="1775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54018F1D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Studiensemester</w:t>
            </w:r>
          </w:p>
        </w:tc>
      </w:tr>
      <w:tr w:rsidR="007B4543" w:rsidRPr="00305925" w14:paraId="7C226A96" w14:textId="77777777" w:rsidTr="00E7754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5" w:type="dxa"/>
            <w:gridSpan w:val="12"/>
            <w:vAlign w:val="center"/>
          </w:tcPr>
          <w:p w14:paraId="4C6A1056" w14:textId="4CDB7FD2" w:rsidR="007B4543" w:rsidRPr="00305925" w:rsidRDefault="00B94840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A92E59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eastAsia="tr-TR"/>
              </w:rPr>
              <w:t>BE003</w:t>
            </w:r>
          </w:p>
        </w:tc>
        <w:tc>
          <w:tcPr>
            <w:tcW w:w="1770" w:type="dxa"/>
            <w:gridSpan w:val="5"/>
            <w:vAlign w:val="center"/>
          </w:tcPr>
          <w:p w14:paraId="1C019B52" w14:textId="62CE3694" w:rsidR="007B4543" w:rsidRPr="00305925" w:rsidRDefault="001206EE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2021-2022</w:t>
            </w:r>
          </w:p>
        </w:tc>
        <w:tc>
          <w:tcPr>
            <w:tcW w:w="1775" w:type="dxa"/>
            <w:vAlign w:val="center"/>
          </w:tcPr>
          <w:p w14:paraId="04B057BC" w14:textId="134D1AE0" w:rsidR="007B4543" w:rsidRPr="001206EE" w:rsidRDefault="007B4543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138F72F6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5" w:type="dxa"/>
            <w:gridSpan w:val="12"/>
            <w:vAlign w:val="center"/>
          </w:tcPr>
          <w:p w14:paraId="4F5FEB89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Bezeichnung</w:t>
            </w:r>
          </w:p>
        </w:tc>
        <w:tc>
          <w:tcPr>
            <w:tcW w:w="592" w:type="dxa"/>
            <w:vAlign w:val="center"/>
          </w:tcPr>
          <w:p w14:paraId="2DDBC81A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VL</w:t>
            </w:r>
          </w:p>
        </w:tc>
        <w:tc>
          <w:tcPr>
            <w:tcW w:w="589" w:type="dxa"/>
            <w:gridSpan w:val="2"/>
            <w:vAlign w:val="center"/>
          </w:tcPr>
          <w:p w14:paraId="63986569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UE</w:t>
            </w:r>
          </w:p>
        </w:tc>
        <w:tc>
          <w:tcPr>
            <w:tcW w:w="589" w:type="dxa"/>
            <w:gridSpan w:val="2"/>
            <w:vAlign w:val="center"/>
          </w:tcPr>
          <w:p w14:paraId="6877506C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LU</w:t>
            </w:r>
          </w:p>
        </w:tc>
        <w:tc>
          <w:tcPr>
            <w:tcW w:w="1775" w:type="dxa"/>
            <w:vAlign w:val="center"/>
          </w:tcPr>
          <w:p w14:paraId="445532EC" w14:textId="77777777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ECTS</w:t>
            </w:r>
          </w:p>
        </w:tc>
      </w:tr>
      <w:tr w:rsidR="007B4543" w:rsidRPr="00305925" w14:paraId="1380A1A8" w14:textId="77777777" w:rsidTr="00E77542">
        <w:trPr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5" w:type="dxa"/>
            <w:gridSpan w:val="12"/>
            <w:vAlign w:val="center"/>
          </w:tcPr>
          <w:p w14:paraId="0139F813" w14:textId="050510FC" w:rsidR="007B4543" w:rsidRPr="00305925" w:rsidRDefault="00BD2C75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Strategic Financial </w:t>
            </w:r>
            <w:proofErr w:type="spellStart"/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>Planning</w:t>
            </w:r>
            <w:proofErr w:type="spellEnd"/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 </w:t>
            </w:r>
            <w:proofErr w:type="spellStart"/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>and</w:t>
            </w:r>
            <w:proofErr w:type="spellEnd"/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 </w:t>
            </w:r>
            <w:proofErr w:type="spellStart"/>
            <w:r w:rsidRPr="00BD2C7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>Modelling</w:t>
            </w:r>
            <w:proofErr w:type="spellEnd"/>
          </w:p>
        </w:tc>
        <w:tc>
          <w:tcPr>
            <w:tcW w:w="592" w:type="dxa"/>
            <w:vAlign w:val="center"/>
          </w:tcPr>
          <w:p w14:paraId="27EEA6ED" w14:textId="2E6D106C" w:rsidR="007B4543" w:rsidRPr="00305925" w:rsidRDefault="007B4543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589" w:type="dxa"/>
            <w:gridSpan w:val="2"/>
            <w:vAlign w:val="center"/>
          </w:tcPr>
          <w:p w14:paraId="0986AA85" w14:textId="5498A64E" w:rsidR="007B4543" w:rsidRPr="00305925" w:rsidRDefault="007B4543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589" w:type="dxa"/>
            <w:gridSpan w:val="2"/>
            <w:vAlign w:val="center"/>
          </w:tcPr>
          <w:p w14:paraId="0E4855D2" w14:textId="5A1AE4F6" w:rsidR="007B4543" w:rsidRPr="00305925" w:rsidRDefault="001206EE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0</w:t>
            </w:r>
          </w:p>
        </w:tc>
        <w:tc>
          <w:tcPr>
            <w:tcW w:w="1775" w:type="dxa"/>
            <w:vAlign w:val="center"/>
          </w:tcPr>
          <w:p w14:paraId="08111C8A" w14:textId="6FC261D9" w:rsidR="007B4543" w:rsidRPr="00305925" w:rsidRDefault="00B94840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10</w:t>
            </w:r>
          </w:p>
        </w:tc>
      </w:tr>
      <w:tr w:rsidR="007B4543" w:rsidRPr="00305925" w14:paraId="7C478E1B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</w:tcPr>
          <w:p w14:paraId="48C658C0" w14:textId="77777777" w:rsidR="007B4543" w:rsidRPr="00305925" w:rsidRDefault="007B4543" w:rsidP="00647106">
            <w:pPr>
              <w:spacing w:line="0" w:lineRule="atLeast"/>
              <w:contextualSpacing/>
              <w:jc w:val="right"/>
              <w:rPr>
                <w:rFonts w:eastAsia="Times New Roman" w:cstheme="minorHAnsi"/>
                <w:bCs w:val="0"/>
                <w:color w:val="000000" w:themeColor="text1"/>
                <w:sz w:val="17"/>
                <w:szCs w:val="17"/>
                <w:lang w:val="de-DE" w:eastAsia="tr-TR"/>
              </w:rPr>
            </w:pPr>
          </w:p>
        </w:tc>
      </w:tr>
      <w:tr w:rsidR="007B4543" w:rsidRPr="00305925" w14:paraId="0D697C97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6023ADEC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Sprache</w:t>
            </w:r>
          </w:p>
        </w:tc>
        <w:tc>
          <w:tcPr>
            <w:tcW w:w="7756" w:type="dxa"/>
            <w:gridSpan w:val="16"/>
            <w:vAlign w:val="center"/>
          </w:tcPr>
          <w:p w14:paraId="53D42A59" w14:textId="36476010" w:rsidR="007B4543" w:rsidRPr="00305925" w:rsidRDefault="001206EE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Englisch</w:t>
            </w:r>
          </w:p>
        </w:tc>
      </w:tr>
      <w:tr w:rsidR="00E77542" w:rsidRPr="00305925" w14:paraId="1C061867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22DD61AF" w14:textId="77777777" w:rsidR="00E77542" w:rsidRPr="00305925" w:rsidRDefault="00E77542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Studium</w:t>
            </w:r>
          </w:p>
        </w:tc>
        <w:tc>
          <w:tcPr>
            <w:tcW w:w="1291" w:type="dxa"/>
            <w:gridSpan w:val="2"/>
            <w:shd w:val="clear" w:color="auto" w:fill="B6DDE8" w:themeFill="accent5" w:themeFillTint="66"/>
            <w:vAlign w:val="center"/>
          </w:tcPr>
          <w:p w14:paraId="152F28EA" w14:textId="77777777" w:rsidR="00E77542" w:rsidRPr="00305925" w:rsidRDefault="00E77542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sz w:val="20"/>
                <w:szCs w:val="20"/>
                <w:lang w:val="de-DE" w:eastAsia="tr-TR"/>
              </w:rPr>
              <w:t>Master</w:t>
            </w:r>
          </w:p>
        </w:tc>
        <w:tc>
          <w:tcPr>
            <w:tcW w:w="1496" w:type="dxa"/>
            <w:gridSpan w:val="5"/>
            <w:vAlign w:val="center"/>
          </w:tcPr>
          <w:p w14:paraId="4D414BE2" w14:textId="77777777" w:rsidR="00E77542" w:rsidRPr="00305925" w:rsidRDefault="00E77542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1092" w:type="dxa"/>
            <w:gridSpan w:val="2"/>
            <w:shd w:val="clear" w:color="auto" w:fill="B6DDE8" w:themeFill="accent5" w:themeFillTint="66"/>
            <w:vAlign w:val="center"/>
          </w:tcPr>
          <w:p w14:paraId="5D0903C0" w14:textId="3DCF42DB" w:rsidR="00E77542" w:rsidRPr="00305925" w:rsidRDefault="00E77542" w:rsidP="00647106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sz w:val="20"/>
                <w:szCs w:val="20"/>
                <w:lang w:val="de-DE" w:eastAsia="tr-TR"/>
              </w:rPr>
              <w:t>Doktor</w:t>
            </w:r>
            <w:r w:rsidR="001206EE">
              <w:rPr>
                <w:rFonts w:eastAsia="Times New Roman" w:cstheme="minorHAnsi"/>
                <w:b/>
                <w:sz w:val="20"/>
                <w:szCs w:val="20"/>
                <w:lang w:val="de-DE" w:eastAsia="tr-TR"/>
              </w:rPr>
              <w:t>at</w:t>
            </w:r>
          </w:p>
        </w:tc>
        <w:tc>
          <w:tcPr>
            <w:tcW w:w="3877" w:type="dxa"/>
            <w:gridSpan w:val="7"/>
            <w:vAlign w:val="center"/>
          </w:tcPr>
          <w:p w14:paraId="3DE1D71C" w14:textId="63652B7F" w:rsidR="00E77542" w:rsidRPr="00305925" w:rsidRDefault="000F5EF0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2E2358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eastAsia="tr-TR"/>
              </w:rPr>
              <w:t>X</w:t>
            </w:r>
          </w:p>
        </w:tc>
      </w:tr>
      <w:tr w:rsidR="007B4543" w:rsidRPr="00305925" w14:paraId="791E3F1E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30E2E8FB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Studiengang</w:t>
            </w:r>
          </w:p>
        </w:tc>
        <w:tc>
          <w:tcPr>
            <w:tcW w:w="7756" w:type="dxa"/>
            <w:gridSpan w:val="16"/>
            <w:vAlign w:val="center"/>
          </w:tcPr>
          <w:p w14:paraId="0C10BC8E" w14:textId="094F4B5E" w:rsidR="007B4543" w:rsidRPr="00305925" w:rsidRDefault="001206EE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PhD Wirtschaftswissenschaften</w:t>
            </w:r>
          </w:p>
        </w:tc>
      </w:tr>
      <w:tr w:rsidR="007B4543" w:rsidRPr="00305925" w14:paraId="4FDFE96B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18685032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Lehr- und Lernformen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4D95006" w14:textId="0F54033D" w:rsidR="007B4543" w:rsidRPr="00305925" w:rsidRDefault="00AE5E49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AE5E49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Präsenzunterricht</w:t>
            </w:r>
          </w:p>
        </w:tc>
      </w:tr>
      <w:tr w:rsidR="007B4543" w:rsidRPr="00305925" w14:paraId="6D9262E8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5C0A95CC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cstheme="minorHAnsi"/>
                <w:sz w:val="20"/>
                <w:szCs w:val="20"/>
                <w:lang w:val="de-DE"/>
              </w:rPr>
              <w:t>Modultyp</w:t>
            </w:r>
          </w:p>
        </w:tc>
        <w:tc>
          <w:tcPr>
            <w:tcW w:w="1935" w:type="dxa"/>
            <w:gridSpan w:val="4"/>
            <w:shd w:val="clear" w:color="auto" w:fill="B6DDE8" w:themeFill="accent5" w:themeFillTint="66"/>
            <w:vAlign w:val="center"/>
          </w:tcPr>
          <w:p w14:paraId="1D218A7A" w14:textId="77777777" w:rsidR="007B4543" w:rsidRPr="00305925" w:rsidRDefault="007B4543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sz w:val="20"/>
                <w:szCs w:val="20"/>
                <w:lang w:val="de-DE" w:eastAsia="tr-TR"/>
              </w:rPr>
              <w:t>Pflichtfach</w:t>
            </w:r>
          </w:p>
        </w:tc>
        <w:tc>
          <w:tcPr>
            <w:tcW w:w="1933" w:type="dxa"/>
            <w:gridSpan w:val="4"/>
            <w:vAlign w:val="center"/>
          </w:tcPr>
          <w:p w14:paraId="2ACA3C38" w14:textId="7DEEE306" w:rsidR="007B4543" w:rsidRPr="00305925" w:rsidRDefault="007B4543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1940" w:type="dxa"/>
            <w:gridSpan w:val="6"/>
            <w:shd w:val="clear" w:color="auto" w:fill="B6DDE8" w:themeFill="accent5" w:themeFillTint="66"/>
            <w:vAlign w:val="center"/>
          </w:tcPr>
          <w:p w14:paraId="2B74F847" w14:textId="77777777" w:rsidR="007B4543" w:rsidRPr="00305925" w:rsidRDefault="007B4543" w:rsidP="00647106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sz w:val="20"/>
                <w:szCs w:val="20"/>
                <w:lang w:val="de-DE" w:eastAsia="tr-TR"/>
              </w:rPr>
              <w:t>Wahlfach</w:t>
            </w:r>
          </w:p>
        </w:tc>
        <w:tc>
          <w:tcPr>
            <w:tcW w:w="1948" w:type="dxa"/>
            <w:gridSpan w:val="2"/>
            <w:vAlign w:val="center"/>
          </w:tcPr>
          <w:p w14:paraId="41657DA8" w14:textId="12C95CDF" w:rsidR="007B4543" w:rsidRPr="00AE5E49" w:rsidRDefault="00B94840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AE5E49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X</w:t>
            </w:r>
          </w:p>
        </w:tc>
      </w:tr>
      <w:tr w:rsidR="007B4543" w:rsidRPr="00305925" w14:paraId="4F5BBCCD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23E9460F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cstheme="minorHAnsi"/>
                <w:sz w:val="20"/>
                <w:szCs w:val="20"/>
                <w:lang w:val="de-DE"/>
              </w:rPr>
              <w:t>Lernziele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3ED44062" w14:textId="77777777" w:rsidR="007B4543" w:rsidRPr="00305925" w:rsidRDefault="007B4543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  <w:p w14:paraId="0CAE41A1" w14:textId="445E0F8B" w:rsidR="00E77542" w:rsidRPr="00305925" w:rsidRDefault="00B4660E" w:rsidP="00170D18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B4660E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Dieser Kurs vermittelt den Teilnehmern die Fähigkeiten und Techniken, die zur Konstruktion von Finanzmodellen erforderlich sind, um die Auswirkungen verschiedener wirtschaftlicher Szenarien auf die Leistun</w:t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g eines Unternehmens zu messen.</w:t>
            </w:r>
            <w:r w:rsidR="00170D18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 xml:space="preserve"> </w:t>
            </w:r>
            <w:r w:rsidR="00170D18" w:rsidRPr="00B4660E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 xml:space="preserve"> </w:t>
            </w:r>
            <w:r w:rsidR="00170D18" w:rsidRPr="00B4660E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 xml:space="preserve">Es beinhaltet die Konstruktion von Modellen, um genaue Vorhersagen über verschiedene Szenarien und Fallstudien zu treffen. </w:t>
            </w:r>
          </w:p>
          <w:p w14:paraId="3CC792E9" w14:textId="4F010BD5" w:rsidR="00E77542" w:rsidRPr="00305925" w:rsidRDefault="00E77542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22D9CE0E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D66DB3E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cstheme="minorHAnsi"/>
                <w:sz w:val="20"/>
                <w:szCs w:val="20"/>
                <w:lang w:val="de-DE"/>
              </w:rPr>
              <w:t>Lerninhalte</w:t>
            </w:r>
          </w:p>
        </w:tc>
        <w:tc>
          <w:tcPr>
            <w:tcW w:w="7756" w:type="dxa"/>
            <w:gridSpan w:val="16"/>
            <w:vAlign w:val="center"/>
          </w:tcPr>
          <w:p w14:paraId="56FF7FE1" w14:textId="07249FF1" w:rsidR="00E77542" w:rsidRPr="00305925" w:rsidRDefault="00170D18" w:rsidP="00170D18">
            <w:pPr>
              <w:spacing w:line="24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170D18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 xml:space="preserve">Sensitivitäts- und </w:t>
            </w:r>
            <w:proofErr w:type="spellStart"/>
            <w:r w:rsidRPr="00170D18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Szenarioanalyse</w:t>
            </w:r>
            <w:proofErr w:type="spellEnd"/>
            <w:r w:rsidRPr="00170D18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, Optimierungsmethoden, Monte-Carlo-Simulation und Techniken der Regressionsanalyse, komplexe Multi-Szenario-Modelle bei der Prognose von Jahresabschlüssen, Unternehmensbewertung und Preismodelle.</w:t>
            </w:r>
            <w:bookmarkStart w:id="0" w:name="_GoBack"/>
            <w:bookmarkEnd w:id="0"/>
          </w:p>
        </w:tc>
      </w:tr>
      <w:tr w:rsidR="007B4543" w:rsidRPr="00305925" w14:paraId="40D7E76E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18C2B778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cstheme="minorHAnsi"/>
                <w:sz w:val="20"/>
                <w:szCs w:val="20"/>
                <w:lang w:val="de-DE"/>
              </w:rPr>
              <w:t>Teilnahmevoraussetzungen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01053BE8" w14:textId="5DEEB755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2FF8EB6E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35D650FD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Koordination</w:t>
            </w:r>
          </w:p>
        </w:tc>
        <w:tc>
          <w:tcPr>
            <w:tcW w:w="7756" w:type="dxa"/>
            <w:gridSpan w:val="16"/>
            <w:vAlign w:val="center"/>
          </w:tcPr>
          <w:p w14:paraId="79EDB9AC" w14:textId="6A52BAA2" w:rsidR="007B4543" w:rsidRPr="00305925" w:rsidRDefault="007B4543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0D987DF9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7B6C9CD2" w14:textId="1A68DF4D" w:rsidR="007B4543" w:rsidRPr="00305925" w:rsidRDefault="00B94840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Vortragende</w:t>
            </w:r>
            <w:r w:rsidR="007B4543"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(r)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0C91788" w14:textId="02CEC7F9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6CE0E122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2E256A76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Mitwirkende(r)</w:t>
            </w:r>
          </w:p>
        </w:tc>
        <w:tc>
          <w:tcPr>
            <w:tcW w:w="7756" w:type="dxa"/>
            <w:gridSpan w:val="16"/>
            <w:vAlign w:val="center"/>
          </w:tcPr>
          <w:p w14:paraId="6C7202C3" w14:textId="51DA5D3E" w:rsidR="007B4543" w:rsidRPr="00305925" w:rsidRDefault="007B4543" w:rsidP="00647106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76479239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0A29BD95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Praktikumsstatus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E5AA3B7" w14:textId="4137FFCC" w:rsidR="007B4543" w:rsidRPr="00305925" w:rsidRDefault="007B4543" w:rsidP="00647106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7B4543" w:rsidRPr="00305925" w14:paraId="446CA391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32C18088" w14:textId="77777777" w:rsidR="007B4543" w:rsidRPr="00305925" w:rsidRDefault="007B4543" w:rsidP="00647106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Fachliteratur</w:t>
            </w:r>
          </w:p>
        </w:tc>
      </w:tr>
      <w:tr w:rsidR="00FE3C0D" w:rsidRPr="00305925" w14:paraId="55501BC1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16CBDA6E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Bücher / Skripte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089640F7" w14:textId="0BCBBF2F" w:rsidR="00D16312" w:rsidRPr="00CF3B98" w:rsidRDefault="00D16312" w:rsidP="00D16312">
            <w:pPr>
              <w:widowControl w:val="0"/>
              <w:autoSpaceDE w:val="0"/>
              <w:autoSpaceDN w:val="0"/>
              <w:adjustRightInd w:val="0"/>
              <w:spacing w:line="240" w:lineRule="atLeast"/>
              <w:ind w:left="480" w:hanging="4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  <w:noProof/>
                <w:sz w:val="20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begin" w:fldLock="1"/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instrText xml:space="preserve">ADDIN Mendeley Bibliography CSL_BIBLIOGRAPHY </w:instrText>
            </w: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separate"/>
            </w:r>
          </w:p>
          <w:p w14:paraId="25875EE4" w14:textId="0746EF1E" w:rsidR="00FE3C0D" w:rsidRPr="00305925" w:rsidRDefault="00D16312" w:rsidP="00D16312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fldChar w:fldCharType="end"/>
            </w:r>
          </w:p>
        </w:tc>
      </w:tr>
      <w:tr w:rsidR="00FE3C0D" w:rsidRPr="00305925" w14:paraId="13D046B1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7D45AD86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Weitere Quellen</w:t>
            </w:r>
          </w:p>
        </w:tc>
        <w:tc>
          <w:tcPr>
            <w:tcW w:w="7756" w:type="dxa"/>
            <w:gridSpan w:val="16"/>
            <w:vAlign w:val="center"/>
          </w:tcPr>
          <w:p w14:paraId="40B250BD" w14:textId="397ACD4B" w:rsidR="00FE3C0D" w:rsidRPr="00305925" w:rsidRDefault="00FE3C0D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59E6CE81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  <w:vAlign w:val="center"/>
          </w:tcPr>
          <w:p w14:paraId="3834BA96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Lernmaterialien</w:t>
            </w:r>
          </w:p>
        </w:tc>
      </w:tr>
      <w:tr w:rsidR="00FE3C0D" w:rsidRPr="00305925" w14:paraId="36E582C8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68D05AE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cstheme="minorHAnsi"/>
                <w:color w:val="000000"/>
                <w:sz w:val="20"/>
                <w:szCs w:val="20"/>
                <w:lang w:val="de-DE"/>
              </w:rPr>
              <w:t>Dokumente</w:t>
            </w:r>
          </w:p>
        </w:tc>
        <w:tc>
          <w:tcPr>
            <w:tcW w:w="7756" w:type="dxa"/>
            <w:gridSpan w:val="16"/>
            <w:vAlign w:val="center"/>
          </w:tcPr>
          <w:p w14:paraId="6B1F9D61" w14:textId="372294BB" w:rsidR="00FE3C0D" w:rsidRPr="00305925" w:rsidRDefault="00FE3C0D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6D73B935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vAlign w:val="center"/>
          </w:tcPr>
          <w:p w14:paraId="1DD705E7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Hausaufgaben</w:t>
            </w:r>
          </w:p>
        </w:tc>
        <w:tc>
          <w:tcPr>
            <w:tcW w:w="7756" w:type="dxa"/>
            <w:gridSpan w:val="16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5D0A4130" w14:textId="44B0A5A5" w:rsidR="00FE3C0D" w:rsidRPr="00305925" w:rsidRDefault="00FE3C0D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44CACAD0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B95203E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Prüfungen</w:t>
            </w:r>
          </w:p>
        </w:tc>
        <w:tc>
          <w:tcPr>
            <w:tcW w:w="7756" w:type="dxa"/>
            <w:gridSpan w:val="16"/>
            <w:vAlign w:val="center"/>
          </w:tcPr>
          <w:p w14:paraId="730292E8" w14:textId="47CF915E" w:rsidR="00FE3C0D" w:rsidRPr="00305925" w:rsidRDefault="00FE3C0D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7291B354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4BACC6" w:themeFill="accent5"/>
            <w:vAlign w:val="center"/>
          </w:tcPr>
          <w:p w14:paraId="32D36335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Zusammensetzung des Moduls</w:t>
            </w:r>
          </w:p>
        </w:tc>
      </w:tr>
      <w:tr w:rsidR="00FE3C0D" w:rsidRPr="00305925" w14:paraId="3E8F996A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54E4856D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Sozialwissenschaften</w:t>
            </w:r>
          </w:p>
        </w:tc>
        <w:tc>
          <w:tcPr>
            <w:tcW w:w="5071" w:type="dxa"/>
            <w:gridSpan w:val="12"/>
            <w:vAlign w:val="center"/>
          </w:tcPr>
          <w:p w14:paraId="5DDF9078" w14:textId="4A2039FC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64B63EAF" w14:textId="515D457F" w:rsidR="00FE3C0D" w:rsidRPr="00305925" w:rsidRDefault="00605A1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20</w:t>
            </w:r>
            <w:r w:rsidR="00FE3C0D" w:rsidRPr="00305925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%</w:t>
            </w:r>
          </w:p>
        </w:tc>
      </w:tr>
      <w:tr w:rsidR="00FE3C0D" w:rsidRPr="00305925" w14:paraId="4C8A343D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25FD492E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Erziehungswissenschaften</w:t>
            </w:r>
          </w:p>
        </w:tc>
        <w:tc>
          <w:tcPr>
            <w:tcW w:w="5071" w:type="dxa"/>
            <w:gridSpan w:val="12"/>
            <w:vAlign w:val="center"/>
          </w:tcPr>
          <w:p w14:paraId="00ED431B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29340AAC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%</w:t>
            </w:r>
          </w:p>
        </w:tc>
      </w:tr>
      <w:tr w:rsidR="00FE3C0D" w:rsidRPr="00305925" w14:paraId="1EC49245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6D02DFA3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lastRenderedPageBreak/>
              <w:t>Naturwissenschaften</w:t>
            </w:r>
          </w:p>
        </w:tc>
        <w:tc>
          <w:tcPr>
            <w:tcW w:w="5071" w:type="dxa"/>
            <w:gridSpan w:val="12"/>
            <w:vAlign w:val="center"/>
          </w:tcPr>
          <w:p w14:paraId="224A5FB6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1A468763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%</w:t>
            </w:r>
          </w:p>
        </w:tc>
      </w:tr>
      <w:tr w:rsidR="00FE3C0D" w:rsidRPr="00305925" w14:paraId="74F2903F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762C2878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Gesundheitswissenschaften</w:t>
            </w:r>
          </w:p>
        </w:tc>
        <w:tc>
          <w:tcPr>
            <w:tcW w:w="5071" w:type="dxa"/>
            <w:gridSpan w:val="12"/>
            <w:vAlign w:val="center"/>
          </w:tcPr>
          <w:p w14:paraId="171987C5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497A53ED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%</w:t>
            </w:r>
          </w:p>
        </w:tc>
      </w:tr>
      <w:tr w:rsidR="00FE3C0D" w:rsidRPr="00305925" w14:paraId="1AF4D93F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1894C955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Fachkenntnis</w:t>
            </w:r>
          </w:p>
        </w:tc>
        <w:tc>
          <w:tcPr>
            <w:tcW w:w="5071" w:type="dxa"/>
            <w:gridSpan w:val="12"/>
            <w:vAlign w:val="center"/>
          </w:tcPr>
          <w:p w14:paraId="1EFC92E1" w14:textId="29B04CA9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5A9B82C6" w14:textId="6B79CA21" w:rsidR="00FE3C0D" w:rsidRPr="00305925" w:rsidRDefault="00605A1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80</w:t>
            </w:r>
            <w:r w:rsidR="00FE3C0D" w:rsidRPr="00305925"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%</w:t>
            </w:r>
          </w:p>
        </w:tc>
      </w:tr>
      <w:tr w:rsidR="00FE3C0D" w:rsidRPr="00305925" w14:paraId="14133261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3E3F0E45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Bewertungssystem</w:t>
            </w:r>
          </w:p>
        </w:tc>
      </w:tr>
      <w:tr w:rsidR="00FE3C0D" w:rsidRPr="00305925" w14:paraId="3E720700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shd w:val="clear" w:color="auto" w:fill="B6DDE8" w:themeFill="accent5" w:themeFillTint="66"/>
            <w:vAlign w:val="center"/>
          </w:tcPr>
          <w:p w14:paraId="3F806764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Aktivität</w:t>
            </w:r>
          </w:p>
        </w:tc>
        <w:tc>
          <w:tcPr>
            <w:tcW w:w="5071" w:type="dxa"/>
            <w:gridSpan w:val="12"/>
            <w:shd w:val="clear" w:color="auto" w:fill="B6DDE8" w:themeFill="accent5" w:themeFillTint="66"/>
            <w:vAlign w:val="center"/>
          </w:tcPr>
          <w:p w14:paraId="3C0B2AFD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color w:val="000000" w:themeColor="text1"/>
                <w:sz w:val="20"/>
                <w:szCs w:val="20"/>
                <w:lang w:val="de-DE" w:eastAsia="tr-TR"/>
              </w:rPr>
              <w:t>Anzahl</w:t>
            </w:r>
          </w:p>
        </w:tc>
        <w:tc>
          <w:tcPr>
            <w:tcW w:w="2685" w:type="dxa"/>
            <w:gridSpan w:val="4"/>
            <w:shd w:val="clear" w:color="auto" w:fill="B6DDE8" w:themeFill="accent5" w:themeFillTint="66"/>
            <w:vAlign w:val="center"/>
          </w:tcPr>
          <w:p w14:paraId="137D0694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Gewichtung in Endnote (%)</w:t>
            </w:r>
          </w:p>
        </w:tc>
      </w:tr>
      <w:tr w:rsidR="00FE3C0D" w:rsidRPr="00305925" w14:paraId="7D3827B9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37835D6C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Zwischenprüfungen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45A3CA95" w14:textId="11D93E37" w:rsidR="00FE3C0D" w:rsidRPr="00305925" w:rsidRDefault="00D16312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2685" w:type="dxa"/>
            <w:gridSpan w:val="4"/>
            <w:vAlign w:val="center"/>
          </w:tcPr>
          <w:p w14:paraId="379F8182" w14:textId="777D0296" w:rsidR="00FE3C0D" w:rsidRPr="00305925" w:rsidRDefault="00D16312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40</w:t>
            </w:r>
          </w:p>
        </w:tc>
      </w:tr>
      <w:tr w:rsidR="00FE3C0D" w:rsidRPr="00305925" w14:paraId="4748CC87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6E58D9B1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Quiz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61A4544F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78434206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3C749C54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4EDB23B2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Hausaufgaben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47F53689" w14:textId="55B98F6F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2539FB90" w14:textId="153D16E4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7E3A0B7A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609E1443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Anwesenheit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2B7C2EB3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56185321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15D20C12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13D73624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Übung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4244CF6E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64D68C52" w14:textId="77777777" w:rsidR="00FE3C0D" w:rsidRPr="00305925" w:rsidRDefault="00FE3C0D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178B6F65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3625BFB1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Projekte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6137C922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342C0368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0102631F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5B3D3B86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sz w:val="20"/>
                <w:szCs w:val="20"/>
                <w:lang w:val="de-DE"/>
              </w:rPr>
              <w:t>Abschlussprüfung</w:t>
            </w:r>
          </w:p>
        </w:tc>
        <w:tc>
          <w:tcPr>
            <w:tcW w:w="5071" w:type="dxa"/>
            <w:gridSpan w:val="12"/>
            <w:shd w:val="clear" w:color="auto" w:fill="auto"/>
            <w:vAlign w:val="center"/>
          </w:tcPr>
          <w:p w14:paraId="5721689B" w14:textId="5634720F" w:rsidR="00FE3C0D" w:rsidRPr="00305925" w:rsidRDefault="00D16312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2685" w:type="dxa"/>
            <w:gridSpan w:val="4"/>
            <w:vAlign w:val="center"/>
          </w:tcPr>
          <w:p w14:paraId="37B6F5D9" w14:textId="26B4F09C" w:rsidR="00FE3C0D" w:rsidRPr="00305925" w:rsidRDefault="00D16312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60</w:t>
            </w:r>
          </w:p>
        </w:tc>
      </w:tr>
      <w:tr w:rsidR="00FE3C0D" w:rsidRPr="00305925" w14:paraId="3871EEC0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5" w:type="dxa"/>
            <w:gridSpan w:val="14"/>
            <w:shd w:val="clear" w:color="auto" w:fill="auto"/>
            <w:vAlign w:val="center"/>
          </w:tcPr>
          <w:p w14:paraId="53A15535" w14:textId="77777777" w:rsidR="00FE3C0D" w:rsidRPr="00305925" w:rsidRDefault="00FE3C0D" w:rsidP="00FE3C0D">
            <w:pPr>
              <w:spacing w:line="240" w:lineRule="atLeast"/>
              <w:jc w:val="right"/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Summe</w:t>
            </w:r>
          </w:p>
        </w:tc>
        <w:tc>
          <w:tcPr>
            <w:tcW w:w="2685" w:type="dxa"/>
            <w:gridSpan w:val="4"/>
            <w:shd w:val="clear" w:color="auto" w:fill="auto"/>
            <w:vAlign w:val="center"/>
          </w:tcPr>
          <w:p w14:paraId="6F4EADE4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100</w:t>
            </w:r>
          </w:p>
        </w:tc>
      </w:tr>
      <w:tr w:rsidR="00FE3C0D" w:rsidRPr="00305925" w14:paraId="28310614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05E11D63" w14:textId="611D55A6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lang w:val="de-DE" w:eastAsia="tr-TR"/>
              </w:rPr>
              <w:t xml:space="preserve">ECTS </w:t>
            </w:r>
            <w:r w:rsidR="00D16312" w:rsidRPr="00305925">
              <w:rPr>
                <w:rFonts w:eastAsia="Times New Roman" w:cstheme="minorHAnsi"/>
                <w:color w:val="000000" w:themeColor="text1"/>
                <w:lang w:val="de-DE" w:eastAsia="tr-TR"/>
              </w:rPr>
              <w:t>Leistungspunkte und</w:t>
            </w:r>
            <w:r w:rsidRPr="00305925">
              <w:rPr>
                <w:rFonts w:eastAsia="Times New Roman" w:cstheme="minorHAnsi"/>
                <w:color w:val="000000" w:themeColor="text1"/>
                <w:lang w:val="de-DE" w:eastAsia="tr-TR"/>
              </w:rPr>
              <w:t xml:space="preserve"> Arbeitsaufwand</w:t>
            </w:r>
          </w:p>
        </w:tc>
      </w:tr>
      <w:tr w:rsidR="00FE3C0D" w:rsidRPr="00305925" w14:paraId="2C39FB0F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shd w:val="clear" w:color="auto" w:fill="B6DDE8" w:themeFill="accent5" w:themeFillTint="66"/>
            <w:vAlign w:val="center"/>
          </w:tcPr>
          <w:p w14:paraId="7BC3000F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Aktivität</w:t>
            </w:r>
          </w:p>
        </w:tc>
        <w:tc>
          <w:tcPr>
            <w:tcW w:w="2515" w:type="dxa"/>
            <w:gridSpan w:val="5"/>
            <w:shd w:val="clear" w:color="auto" w:fill="B6DDE8" w:themeFill="accent5" w:themeFillTint="66"/>
            <w:vAlign w:val="center"/>
          </w:tcPr>
          <w:p w14:paraId="02E634A4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Anzahl</w:t>
            </w:r>
          </w:p>
        </w:tc>
        <w:tc>
          <w:tcPr>
            <w:tcW w:w="2556" w:type="dxa"/>
            <w:gridSpan w:val="7"/>
            <w:shd w:val="clear" w:color="auto" w:fill="B6DDE8" w:themeFill="accent5" w:themeFillTint="66"/>
            <w:vAlign w:val="center"/>
          </w:tcPr>
          <w:p w14:paraId="547E2E5A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Dauer</w:t>
            </w:r>
          </w:p>
        </w:tc>
        <w:tc>
          <w:tcPr>
            <w:tcW w:w="2685" w:type="dxa"/>
            <w:gridSpan w:val="4"/>
            <w:shd w:val="clear" w:color="auto" w:fill="B6DDE8" w:themeFill="accent5" w:themeFillTint="66"/>
            <w:vAlign w:val="center"/>
          </w:tcPr>
          <w:p w14:paraId="07C50413" w14:textId="77777777" w:rsidR="00FE3C0D" w:rsidRPr="00305925" w:rsidRDefault="00FE3C0D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Gesamtaufwand (Stunden)</w:t>
            </w:r>
          </w:p>
        </w:tc>
      </w:tr>
      <w:tr w:rsidR="00D16312" w:rsidRPr="00305925" w14:paraId="4E85F04A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00123ED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Hausaufgaben</w:t>
            </w:r>
          </w:p>
        </w:tc>
        <w:tc>
          <w:tcPr>
            <w:tcW w:w="2515" w:type="dxa"/>
            <w:gridSpan w:val="5"/>
            <w:vAlign w:val="center"/>
          </w:tcPr>
          <w:p w14:paraId="46CBED00" w14:textId="191A5049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4</w:t>
            </w:r>
          </w:p>
        </w:tc>
        <w:tc>
          <w:tcPr>
            <w:tcW w:w="2556" w:type="dxa"/>
            <w:gridSpan w:val="7"/>
            <w:vAlign w:val="center"/>
          </w:tcPr>
          <w:p w14:paraId="184FF1CB" w14:textId="2186C468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6</w:t>
            </w:r>
          </w:p>
        </w:tc>
        <w:tc>
          <w:tcPr>
            <w:tcW w:w="2685" w:type="dxa"/>
            <w:gridSpan w:val="4"/>
            <w:vAlign w:val="center"/>
          </w:tcPr>
          <w:p w14:paraId="4DFBC373" w14:textId="4A2992FC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84</w:t>
            </w:r>
          </w:p>
        </w:tc>
      </w:tr>
      <w:tr w:rsidR="00D16312" w:rsidRPr="00305925" w14:paraId="3612D9B2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36014BD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Präsentation / Seminarvorbereitung</w:t>
            </w:r>
          </w:p>
        </w:tc>
        <w:tc>
          <w:tcPr>
            <w:tcW w:w="2515" w:type="dxa"/>
            <w:gridSpan w:val="5"/>
            <w:vAlign w:val="center"/>
          </w:tcPr>
          <w:p w14:paraId="18083F93" w14:textId="37F8B925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2556" w:type="dxa"/>
            <w:gridSpan w:val="7"/>
            <w:vAlign w:val="center"/>
          </w:tcPr>
          <w:p w14:paraId="0F7BA4A0" w14:textId="5BE393FC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</w:t>
            </w:r>
          </w:p>
        </w:tc>
        <w:tc>
          <w:tcPr>
            <w:tcW w:w="2685" w:type="dxa"/>
            <w:gridSpan w:val="4"/>
            <w:vAlign w:val="center"/>
          </w:tcPr>
          <w:p w14:paraId="156746C6" w14:textId="44B118B1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0</w:t>
            </w:r>
          </w:p>
        </w:tc>
      </w:tr>
      <w:tr w:rsidR="00D16312" w:rsidRPr="00305925" w14:paraId="21CF5AF2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0C364B3F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Zwischenprüfungen</w:t>
            </w:r>
          </w:p>
        </w:tc>
        <w:tc>
          <w:tcPr>
            <w:tcW w:w="2515" w:type="dxa"/>
            <w:gridSpan w:val="5"/>
            <w:vAlign w:val="center"/>
          </w:tcPr>
          <w:p w14:paraId="19F1719A" w14:textId="590D1897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2556" w:type="dxa"/>
            <w:gridSpan w:val="7"/>
            <w:vAlign w:val="center"/>
          </w:tcPr>
          <w:p w14:paraId="5E9FDFE2" w14:textId="66752DF9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3</w:t>
            </w:r>
          </w:p>
        </w:tc>
        <w:tc>
          <w:tcPr>
            <w:tcW w:w="2685" w:type="dxa"/>
            <w:gridSpan w:val="4"/>
            <w:vAlign w:val="center"/>
          </w:tcPr>
          <w:p w14:paraId="365CD11F" w14:textId="3871907C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86</w:t>
            </w:r>
          </w:p>
        </w:tc>
      </w:tr>
      <w:tr w:rsidR="00D16312" w:rsidRPr="00305925" w14:paraId="4DF84780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2AE0B0BC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Übung</w:t>
            </w:r>
          </w:p>
        </w:tc>
        <w:tc>
          <w:tcPr>
            <w:tcW w:w="2515" w:type="dxa"/>
            <w:gridSpan w:val="5"/>
            <w:vAlign w:val="center"/>
          </w:tcPr>
          <w:p w14:paraId="08E8E654" w14:textId="3331427F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556" w:type="dxa"/>
            <w:gridSpan w:val="7"/>
            <w:vAlign w:val="center"/>
          </w:tcPr>
          <w:p w14:paraId="69D8E9AC" w14:textId="03D0C6A0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41895E6D" w14:textId="445AF353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D16312" w:rsidRPr="00305925" w14:paraId="52D4B118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48DBD36A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Labor</w:t>
            </w:r>
          </w:p>
        </w:tc>
        <w:tc>
          <w:tcPr>
            <w:tcW w:w="2515" w:type="dxa"/>
            <w:gridSpan w:val="5"/>
            <w:vAlign w:val="center"/>
          </w:tcPr>
          <w:p w14:paraId="344A6226" w14:textId="77C0B584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1</w:t>
            </w:r>
          </w:p>
        </w:tc>
        <w:tc>
          <w:tcPr>
            <w:tcW w:w="2556" w:type="dxa"/>
            <w:gridSpan w:val="7"/>
            <w:vAlign w:val="center"/>
          </w:tcPr>
          <w:p w14:paraId="24A42113" w14:textId="37008C4E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0</w:t>
            </w:r>
          </w:p>
        </w:tc>
        <w:tc>
          <w:tcPr>
            <w:tcW w:w="2685" w:type="dxa"/>
            <w:gridSpan w:val="4"/>
            <w:vAlign w:val="center"/>
          </w:tcPr>
          <w:p w14:paraId="4795A481" w14:textId="2B134FD9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0</w:t>
            </w:r>
          </w:p>
        </w:tc>
      </w:tr>
      <w:tr w:rsidR="00D16312" w:rsidRPr="00305925" w14:paraId="5FC908FF" w14:textId="77777777" w:rsidTr="00E77542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449AC374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Projekte</w:t>
            </w:r>
          </w:p>
        </w:tc>
        <w:tc>
          <w:tcPr>
            <w:tcW w:w="2515" w:type="dxa"/>
            <w:gridSpan w:val="5"/>
            <w:vAlign w:val="center"/>
          </w:tcPr>
          <w:p w14:paraId="00491BE6" w14:textId="77777777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556" w:type="dxa"/>
            <w:gridSpan w:val="7"/>
            <w:vAlign w:val="center"/>
          </w:tcPr>
          <w:p w14:paraId="0FC00978" w14:textId="77777777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  <w:tc>
          <w:tcPr>
            <w:tcW w:w="2685" w:type="dxa"/>
            <w:gridSpan w:val="4"/>
            <w:vAlign w:val="center"/>
          </w:tcPr>
          <w:p w14:paraId="5537FBF0" w14:textId="77777777" w:rsidR="00D16312" w:rsidRPr="00305925" w:rsidRDefault="00D16312" w:rsidP="00D16312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D16312" w:rsidRPr="00305925" w14:paraId="51B6215F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4" w:type="dxa"/>
            <w:gridSpan w:val="2"/>
            <w:vAlign w:val="center"/>
          </w:tcPr>
          <w:p w14:paraId="3E6B16BF" w14:textId="77777777" w:rsidR="00D16312" w:rsidRPr="00305925" w:rsidRDefault="00D16312" w:rsidP="00D16312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Abschlussprüfung</w:t>
            </w:r>
          </w:p>
        </w:tc>
        <w:tc>
          <w:tcPr>
            <w:tcW w:w="2515" w:type="dxa"/>
            <w:gridSpan w:val="5"/>
            <w:vAlign w:val="center"/>
          </w:tcPr>
          <w:p w14:paraId="2D547DBF" w14:textId="1EEB0490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2556" w:type="dxa"/>
            <w:gridSpan w:val="7"/>
            <w:vAlign w:val="center"/>
          </w:tcPr>
          <w:p w14:paraId="1D68D27E" w14:textId="51A3060E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60</w:t>
            </w:r>
          </w:p>
        </w:tc>
        <w:tc>
          <w:tcPr>
            <w:tcW w:w="2685" w:type="dxa"/>
            <w:gridSpan w:val="4"/>
            <w:vAlign w:val="center"/>
          </w:tcPr>
          <w:p w14:paraId="595FF7E6" w14:textId="15E6B68C" w:rsidR="00D16312" w:rsidRPr="00305925" w:rsidRDefault="00D16312" w:rsidP="00D16312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  <w:t>60</w:t>
            </w:r>
          </w:p>
        </w:tc>
      </w:tr>
      <w:tr w:rsidR="00FE3C0D" w:rsidRPr="00305925" w14:paraId="37211A59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5" w:type="dxa"/>
            <w:gridSpan w:val="14"/>
            <w:vAlign w:val="center"/>
          </w:tcPr>
          <w:p w14:paraId="532B2C27" w14:textId="77777777" w:rsidR="00FE3C0D" w:rsidRPr="00305925" w:rsidRDefault="00FE3C0D" w:rsidP="00FE3C0D">
            <w:pPr>
              <w:spacing w:line="240" w:lineRule="atLeast"/>
              <w:jc w:val="righ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Summe Arbeitsaufwand</w:t>
            </w:r>
          </w:p>
        </w:tc>
        <w:tc>
          <w:tcPr>
            <w:tcW w:w="2685" w:type="dxa"/>
            <w:gridSpan w:val="4"/>
            <w:vAlign w:val="center"/>
          </w:tcPr>
          <w:p w14:paraId="3A49AA90" w14:textId="25874E77" w:rsidR="00FE3C0D" w:rsidRPr="00305925" w:rsidRDefault="00D16312" w:rsidP="00FE3C0D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280</w:t>
            </w:r>
          </w:p>
        </w:tc>
      </w:tr>
      <w:tr w:rsidR="00FE3C0D" w:rsidRPr="00305925" w14:paraId="1BD7795C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05" w:type="dxa"/>
            <w:gridSpan w:val="14"/>
            <w:vAlign w:val="center"/>
          </w:tcPr>
          <w:p w14:paraId="0BFC9F7A" w14:textId="4A502703" w:rsidR="00FE3C0D" w:rsidRPr="00305925" w:rsidRDefault="00FE3C0D" w:rsidP="00FE3C0D">
            <w:pPr>
              <w:spacing w:line="240" w:lineRule="atLeast"/>
              <w:jc w:val="righ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 xml:space="preserve">ECTS </w:t>
            </w:r>
            <w:r w:rsidR="00D16312"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Punkte (</w:t>
            </w:r>
            <w:r w:rsidRPr="00305925">
              <w:rPr>
                <w:rFonts w:eastAsia="Times New Roman" w:cstheme="minorHAnsi"/>
                <w:b w:val="0"/>
                <w:color w:val="000000" w:themeColor="text1"/>
                <w:sz w:val="20"/>
                <w:szCs w:val="20"/>
                <w:lang w:val="de-DE" w:eastAsia="tr-TR"/>
              </w:rPr>
              <w:t>Gesamtaufwand / 28)</w:t>
            </w: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 xml:space="preserve">   </w:t>
            </w:r>
          </w:p>
        </w:tc>
        <w:tc>
          <w:tcPr>
            <w:tcW w:w="2685" w:type="dxa"/>
            <w:gridSpan w:val="4"/>
            <w:vAlign w:val="center"/>
          </w:tcPr>
          <w:p w14:paraId="757EC84F" w14:textId="0ECB0EB1" w:rsidR="00FE3C0D" w:rsidRPr="00305925" w:rsidRDefault="00D16312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10</w:t>
            </w:r>
          </w:p>
        </w:tc>
      </w:tr>
      <w:tr w:rsidR="00FE3C0D" w:rsidRPr="00305925" w14:paraId="1BB8FF36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34577F3C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Lernergebnisse</w:t>
            </w:r>
          </w:p>
        </w:tc>
      </w:tr>
      <w:tr w:rsidR="00FE3C0D" w:rsidRPr="00305925" w14:paraId="66219527" w14:textId="77777777" w:rsidTr="00CD3B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23236900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8892" w:type="dxa"/>
            <w:gridSpan w:val="17"/>
          </w:tcPr>
          <w:p w14:paraId="207FE930" w14:textId="6025F240" w:rsidR="00FE3C0D" w:rsidRPr="00305925" w:rsidRDefault="00D16312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In der Lage sein, die Einhaltung der gesetzlichen und beruflichen Anforderungen nachzuweisen.</w:t>
            </w:r>
          </w:p>
        </w:tc>
      </w:tr>
      <w:tr w:rsidR="00FE3C0D" w:rsidRPr="00305925" w14:paraId="1B28BB97" w14:textId="77777777" w:rsidTr="00CD3B09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3163D448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2</w:t>
            </w:r>
          </w:p>
        </w:tc>
        <w:tc>
          <w:tcPr>
            <w:tcW w:w="8892" w:type="dxa"/>
            <w:gridSpan w:val="17"/>
          </w:tcPr>
          <w:p w14:paraId="5DD3A333" w14:textId="39F49AE7" w:rsidR="00FE3C0D" w:rsidRPr="00305925" w:rsidRDefault="00D16312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In der Lage sein, die Relevanz der Portfoliotheorie für den Aufbau eines Anlageportfolios zu erklären</w:t>
            </w:r>
          </w:p>
        </w:tc>
      </w:tr>
      <w:tr w:rsidR="00FE3C0D" w:rsidRPr="00305925" w14:paraId="21E23745" w14:textId="77777777" w:rsidTr="00CD3B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04B13E17" w14:textId="6B2BF53F" w:rsidR="00FE3C0D" w:rsidRPr="00305925" w:rsidRDefault="00E77542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3</w:t>
            </w:r>
          </w:p>
        </w:tc>
        <w:tc>
          <w:tcPr>
            <w:tcW w:w="8892" w:type="dxa"/>
            <w:gridSpan w:val="17"/>
          </w:tcPr>
          <w:p w14:paraId="1EA7AE9B" w14:textId="7ADCBC4A" w:rsidR="00FE3C0D" w:rsidRPr="00305925" w:rsidRDefault="00D16312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In der Lage sein, Strategien zur Schaffung von Wohlstand zu entwickeln</w:t>
            </w:r>
          </w:p>
        </w:tc>
      </w:tr>
      <w:tr w:rsidR="00FE3C0D" w:rsidRPr="00305925" w14:paraId="6FB96B51" w14:textId="77777777" w:rsidTr="00CD3B09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7E6F0610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4</w:t>
            </w:r>
          </w:p>
        </w:tc>
        <w:tc>
          <w:tcPr>
            <w:tcW w:w="8892" w:type="dxa"/>
            <w:gridSpan w:val="17"/>
          </w:tcPr>
          <w:p w14:paraId="04489644" w14:textId="3D06D678" w:rsidR="00FE3C0D" w:rsidRPr="00305925" w:rsidRDefault="00D16312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In der Lage sein, Strategien zum Schutz des Wohlstands zu beschreiben</w:t>
            </w:r>
          </w:p>
        </w:tc>
      </w:tr>
      <w:tr w:rsidR="00FE3C0D" w:rsidRPr="00305925" w14:paraId="7FC84F3C" w14:textId="77777777" w:rsidTr="00CD3B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3757009B" w14:textId="6269E204" w:rsidR="00FE3C0D" w:rsidRPr="00305925" w:rsidRDefault="00E77542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5</w:t>
            </w:r>
          </w:p>
        </w:tc>
        <w:tc>
          <w:tcPr>
            <w:tcW w:w="8892" w:type="dxa"/>
            <w:gridSpan w:val="17"/>
          </w:tcPr>
          <w:p w14:paraId="1FBF0FA7" w14:textId="0515F54D" w:rsidR="00FE3C0D" w:rsidRPr="00305925" w:rsidRDefault="00D16312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In der Lage sein, die Auswirkungen wirtschaftlicher, kundenbezogener und regulatorischer Änderungen auf die Wirksamkeit von Strategien zu erklären</w:t>
            </w:r>
          </w:p>
        </w:tc>
      </w:tr>
      <w:tr w:rsidR="00FE3C0D" w:rsidRPr="00305925" w14:paraId="52067E6D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6693E008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Wöchentliche Themenverteilung</w:t>
            </w:r>
          </w:p>
        </w:tc>
      </w:tr>
      <w:tr w:rsidR="00FE3C0D" w:rsidRPr="00305925" w14:paraId="15098330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5E2D0E89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8892" w:type="dxa"/>
            <w:gridSpan w:val="17"/>
          </w:tcPr>
          <w:p w14:paraId="0193900A" w14:textId="4BD1B4B6" w:rsidR="00FE3C0D" w:rsidRPr="00305925" w:rsidRDefault="00D16312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Finan</w:t>
            </w:r>
            <w:r>
              <w:rPr>
                <w:rFonts w:cstheme="minorHAnsi"/>
                <w:sz w:val="20"/>
                <w:szCs w:val="20"/>
                <w:lang w:val="de-DE"/>
              </w:rPr>
              <w:t>z</w:t>
            </w:r>
            <w:r w:rsidRPr="00D16312">
              <w:rPr>
                <w:rFonts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de-DE"/>
              </w:rPr>
              <w:t>-</w:t>
            </w:r>
            <w:r w:rsidRPr="00D16312">
              <w:rPr>
                <w:rFonts w:cstheme="minorHAnsi"/>
                <w:sz w:val="20"/>
                <w:szCs w:val="20"/>
                <w:lang w:val="de-DE"/>
              </w:rPr>
              <w:t xml:space="preserve"> einen Überblick</w:t>
            </w:r>
          </w:p>
        </w:tc>
      </w:tr>
      <w:tr w:rsidR="00FE3C0D" w:rsidRPr="00305925" w14:paraId="12E43780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28FA7AB8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2</w:t>
            </w:r>
          </w:p>
        </w:tc>
        <w:tc>
          <w:tcPr>
            <w:tcW w:w="8892" w:type="dxa"/>
            <w:gridSpan w:val="17"/>
          </w:tcPr>
          <w:p w14:paraId="2C429F40" w14:textId="60E5C28C" w:rsidR="00FE3C0D" w:rsidRPr="00305925" w:rsidRDefault="00D16312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Kapitalbedarfsrechnung unter Sicherheitsbedingungen</w:t>
            </w:r>
          </w:p>
        </w:tc>
      </w:tr>
      <w:tr w:rsidR="00FE3C0D" w:rsidRPr="00305925" w14:paraId="56597950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5831F224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3</w:t>
            </w:r>
          </w:p>
        </w:tc>
        <w:tc>
          <w:tcPr>
            <w:tcW w:w="8892" w:type="dxa"/>
            <w:gridSpan w:val="17"/>
          </w:tcPr>
          <w:p w14:paraId="0F233FF6" w14:textId="5F946A31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>Kapitalbedarfsrechnung und</w:t>
            </w:r>
            <w:r w:rsidR="00D16312" w:rsidRPr="00D16312">
              <w:rPr>
                <w:rFonts w:cstheme="minorHAnsi"/>
                <w:sz w:val="20"/>
                <w:szCs w:val="20"/>
                <w:lang w:val="de-DE"/>
              </w:rPr>
              <w:t xml:space="preserve"> Argument für den Kapitalwert</w:t>
            </w:r>
          </w:p>
        </w:tc>
      </w:tr>
      <w:tr w:rsidR="00FE3C0D" w:rsidRPr="00305925" w14:paraId="74381D9E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418FCDB3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4</w:t>
            </w:r>
          </w:p>
        </w:tc>
        <w:tc>
          <w:tcPr>
            <w:tcW w:w="8892" w:type="dxa"/>
            <w:gridSpan w:val="17"/>
          </w:tcPr>
          <w:p w14:paraId="44D32B7C" w14:textId="7A7F4AA8" w:rsidR="00FE3C0D" w:rsidRPr="00305925" w:rsidRDefault="00A539D7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D16312">
              <w:rPr>
                <w:rFonts w:cstheme="minorHAnsi"/>
                <w:sz w:val="20"/>
                <w:szCs w:val="20"/>
                <w:lang w:val="de-DE"/>
              </w:rPr>
              <w:t xml:space="preserve">Kapitalbedarfsrechnung </w:t>
            </w:r>
            <w:r w:rsidRPr="00A539D7">
              <w:rPr>
                <w:rFonts w:cstheme="minorHAnsi"/>
                <w:sz w:val="20"/>
                <w:szCs w:val="20"/>
                <w:lang w:val="de-DE"/>
              </w:rPr>
              <w:t>und Besteuerung</w:t>
            </w:r>
          </w:p>
        </w:tc>
      </w:tr>
      <w:tr w:rsidR="00FE3C0D" w:rsidRPr="00305925" w14:paraId="30D1A39E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27D533FB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5</w:t>
            </w:r>
          </w:p>
        </w:tc>
        <w:tc>
          <w:tcPr>
            <w:tcW w:w="8892" w:type="dxa"/>
            <w:gridSpan w:val="17"/>
          </w:tcPr>
          <w:p w14:paraId="3937E825" w14:textId="7D8AAC69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Die Behandlung von Unsicherheit</w:t>
            </w:r>
          </w:p>
        </w:tc>
      </w:tr>
      <w:tr w:rsidR="00FE3C0D" w:rsidRPr="00305925" w14:paraId="228973DA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757EA582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6</w:t>
            </w:r>
          </w:p>
        </w:tc>
        <w:tc>
          <w:tcPr>
            <w:tcW w:w="8892" w:type="dxa"/>
            <w:gridSpan w:val="17"/>
          </w:tcPr>
          <w:p w14:paraId="16A06683" w14:textId="1EF48B08" w:rsidR="00FE3C0D" w:rsidRPr="00305925" w:rsidRDefault="00A539D7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Methodik und Analysen</w:t>
            </w:r>
            <w:r>
              <w:rPr>
                <w:rFonts w:cstheme="minorHAnsi"/>
                <w:sz w:val="20"/>
                <w:szCs w:val="20"/>
                <w:lang w:val="de-DE"/>
              </w:rPr>
              <w:t xml:space="preserve"> der </w:t>
            </w:r>
            <w:r w:rsidRPr="00A539D7">
              <w:rPr>
                <w:rFonts w:cstheme="minorHAnsi"/>
                <w:sz w:val="20"/>
                <w:szCs w:val="20"/>
                <w:lang w:val="de-DE"/>
              </w:rPr>
              <w:t>Mittelwert-Varianz</w:t>
            </w:r>
          </w:p>
        </w:tc>
      </w:tr>
      <w:tr w:rsidR="00FE3C0D" w:rsidRPr="00305925" w14:paraId="2E0AA05A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0E2E37E2" w14:textId="1BC32146" w:rsidR="00FE3C0D" w:rsidRPr="00305925" w:rsidRDefault="00E77542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7</w:t>
            </w:r>
          </w:p>
        </w:tc>
        <w:tc>
          <w:tcPr>
            <w:tcW w:w="8892" w:type="dxa"/>
            <w:gridSpan w:val="17"/>
          </w:tcPr>
          <w:p w14:paraId="1E2289BB" w14:textId="54960762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Eigenkapitalbewertung und Kapitalkosten</w:t>
            </w:r>
          </w:p>
        </w:tc>
      </w:tr>
      <w:tr w:rsidR="00FE3C0D" w:rsidRPr="00305925" w14:paraId="61B8A781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68B6793B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8</w:t>
            </w:r>
          </w:p>
        </w:tc>
        <w:tc>
          <w:tcPr>
            <w:tcW w:w="8892" w:type="dxa"/>
            <w:gridSpan w:val="17"/>
          </w:tcPr>
          <w:p w14:paraId="3B55B2C9" w14:textId="3945DF10" w:rsidR="00FE3C0D" w:rsidRPr="00305925" w:rsidRDefault="00A539D7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Dividendenbewertung</w:t>
            </w:r>
          </w:p>
        </w:tc>
      </w:tr>
      <w:tr w:rsidR="00FE3C0D" w:rsidRPr="00305925" w14:paraId="55D3B678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03FEDB94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9</w:t>
            </w:r>
          </w:p>
        </w:tc>
        <w:tc>
          <w:tcPr>
            <w:tcW w:w="8892" w:type="dxa"/>
            <w:gridSpan w:val="17"/>
          </w:tcPr>
          <w:p w14:paraId="633A7CD4" w14:textId="57E1B2B0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>
              <w:rPr>
                <w:rFonts w:cstheme="minorHAnsi"/>
                <w:sz w:val="20"/>
                <w:szCs w:val="20"/>
                <w:lang w:val="de-DE"/>
              </w:rPr>
              <w:t>Zwischenprüfung</w:t>
            </w:r>
          </w:p>
        </w:tc>
      </w:tr>
      <w:tr w:rsidR="00FE3C0D" w:rsidRPr="00305925" w14:paraId="7680394E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360BF130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0</w:t>
            </w:r>
          </w:p>
        </w:tc>
        <w:tc>
          <w:tcPr>
            <w:tcW w:w="8892" w:type="dxa"/>
            <w:gridSpan w:val="17"/>
          </w:tcPr>
          <w:p w14:paraId="03307EE1" w14:textId="57B1D85A" w:rsidR="00FE3C0D" w:rsidRPr="00305925" w:rsidRDefault="00A539D7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Schuldenbewertung und Kapitalkosten</w:t>
            </w:r>
          </w:p>
        </w:tc>
      </w:tr>
      <w:tr w:rsidR="00FE3C0D" w:rsidRPr="00305925" w14:paraId="591D57BD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30234EB0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1</w:t>
            </w:r>
          </w:p>
        </w:tc>
        <w:tc>
          <w:tcPr>
            <w:tcW w:w="8892" w:type="dxa"/>
            <w:gridSpan w:val="17"/>
          </w:tcPr>
          <w:p w14:paraId="558E8F53" w14:textId="112E2348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Die Auswirkungen des Emissionskoste</w:t>
            </w:r>
          </w:p>
        </w:tc>
      </w:tr>
      <w:tr w:rsidR="00FE3C0D" w:rsidRPr="00305925" w14:paraId="322BB4F3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55BBDFC6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2</w:t>
            </w:r>
          </w:p>
        </w:tc>
        <w:tc>
          <w:tcPr>
            <w:tcW w:w="8892" w:type="dxa"/>
            <w:gridSpan w:val="17"/>
          </w:tcPr>
          <w:p w14:paraId="2384A146" w14:textId="03D5DFE0" w:rsidR="00FE3C0D" w:rsidRPr="00305925" w:rsidRDefault="00021FFD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>
              <w:rPr>
                <w:rFonts w:ascii="Arial" w:hAnsi="Arial" w:cs="Arial"/>
                <w:color w:val="242424"/>
                <w:sz w:val="18"/>
                <w:szCs w:val="18"/>
                <w:shd w:val="clear" w:color="auto" w:fill="FFFEEF"/>
              </w:rPr>
              <w:t> </w:t>
            </w:r>
            <w:r w:rsidR="004F1C3F" w:rsidRPr="00021FFD">
              <w:rPr>
                <w:rFonts w:cstheme="minorHAnsi"/>
                <w:sz w:val="20"/>
                <w:szCs w:val="20"/>
                <w:lang w:val="de-DE"/>
              </w:rPr>
              <w:t>Fremdkapitalanteil</w:t>
            </w:r>
            <w:r w:rsidR="004F1C3F">
              <w:rPr>
                <w:rFonts w:ascii="Arial" w:hAnsi="Arial" w:cs="Arial"/>
                <w:color w:val="242424"/>
                <w:sz w:val="18"/>
                <w:szCs w:val="18"/>
                <w:shd w:val="clear" w:color="auto" w:fill="FFFEEF"/>
              </w:rPr>
              <w:t> </w:t>
            </w:r>
            <w:r w:rsidR="004F1C3F" w:rsidRPr="00A539D7">
              <w:rPr>
                <w:rFonts w:cstheme="minorHAnsi"/>
                <w:sz w:val="20"/>
                <w:szCs w:val="20"/>
                <w:lang w:val="de-DE"/>
              </w:rPr>
              <w:t>und</w:t>
            </w:r>
            <w:r w:rsidR="00A539D7" w:rsidRPr="00A539D7">
              <w:rPr>
                <w:rFonts w:cstheme="minorHAnsi"/>
                <w:sz w:val="20"/>
                <w:szCs w:val="20"/>
                <w:lang w:val="de-DE"/>
              </w:rPr>
              <w:t xml:space="preserve"> Kapitalkosten</w:t>
            </w:r>
          </w:p>
        </w:tc>
      </w:tr>
      <w:tr w:rsidR="00FE3C0D" w:rsidRPr="00305925" w14:paraId="5D225431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51C9A2CC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3</w:t>
            </w:r>
          </w:p>
        </w:tc>
        <w:tc>
          <w:tcPr>
            <w:tcW w:w="8892" w:type="dxa"/>
            <w:gridSpan w:val="17"/>
          </w:tcPr>
          <w:p w14:paraId="3F7741C1" w14:textId="5E49D961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 xml:space="preserve">Vermögen der </w:t>
            </w:r>
            <w:r w:rsidR="004F1C3F" w:rsidRPr="00A539D7">
              <w:rPr>
                <w:rFonts w:cstheme="minorHAnsi"/>
                <w:sz w:val="20"/>
                <w:szCs w:val="20"/>
                <w:lang w:val="de-DE"/>
              </w:rPr>
              <w:t>Aktionäre</w:t>
            </w:r>
            <w:r w:rsidR="004F1C3F">
              <w:rPr>
                <w:rFonts w:cstheme="minorHAnsi"/>
                <w:sz w:val="20"/>
                <w:szCs w:val="20"/>
                <w:lang w:val="de-DE"/>
              </w:rPr>
              <w:t xml:space="preserve"> </w:t>
            </w:r>
            <w:r w:rsidR="004F1C3F" w:rsidRPr="00A539D7">
              <w:rPr>
                <w:rFonts w:cstheme="minorHAnsi"/>
                <w:sz w:val="20"/>
                <w:szCs w:val="20"/>
                <w:lang w:val="de-DE"/>
              </w:rPr>
              <w:t>und</w:t>
            </w:r>
            <w:r w:rsidR="004F1C3F">
              <w:rPr>
                <w:rFonts w:cstheme="minorHAnsi"/>
                <w:sz w:val="20"/>
                <w:szCs w:val="20"/>
                <w:lang w:val="de-DE"/>
              </w:rPr>
              <w:t xml:space="preserve">  </w:t>
            </w:r>
            <w:r w:rsidR="004F1C3F" w:rsidRPr="00A539D7">
              <w:rPr>
                <w:rFonts w:cstheme="minorHAnsi"/>
                <w:sz w:val="20"/>
                <w:szCs w:val="20"/>
                <w:lang w:val="de-DE"/>
              </w:rPr>
              <w:t xml:space="preserve"> Wertschöpfung </w:t>
            </w:r>
          </w:p>
        </w:tc>
      </w:tr>
      <w:tr w:rsidR="00FE3C0D" w:rsidRPr="00305925" w14:paraId="7A8A126B" w14:textId="77777777" w:rsidTr="006C6375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0904B5CB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4</w:t>
            </w:r>
          </w:p>
        </w:tc>
        <w:tc>
          <w:tcPr>
            <w:tcW w:w="8892" w:type="dxa"/>
            <w:gridSpan w:val="17"/>
          </w:tcPr>
          <w:p w14:paraId="14BEE5FF" w14:textId="459FE02F" w:rsidR="00FE3C0D" w:rsidRPr="00305925" w:rsidRDefault="00A539D7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WACC-Annahmen</w:t>
            </w:r>
          </w:p>
        </w:tc>
      </w:tr>
      <w:tr w:rsidR="00FE3C0D" w:rsidRPr="00305925" w14:paraId="5666D363" w14:textId="77777777" w:rsidTr="006C637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vAlign w:val="center"/>
          </w:tcPr>
          <w:p w14:paraId="1DF18836" w14:textId="77777777" w:rsidR="00FE3C0D" w:rsidRPr="00305925" w:rsidRDefault="00FE3C0D" w:rsidP="00FE3C0D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5</w:t>
            </w:r>
          </w:p>
        </w:tc>
        <w:tc>
          <w:tcPr>
            <w:tcW w:w="8892" w:type="dxa"/>
            <w:gridSpan w:val="17"/>
          </w:tcPr>
          <w:p w14:paraId="5603447A" w14:textId="1E0E2029" w:rsidR="00FE3C0D" w:rsidRPr="00305925" w:rsidRDefault="00A539D7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de-DE"/>
              </w:rPr>
            </w:pPr>
            <w:r w:rsidRPr="00A539D7">
              <w:rPr>
                <w:rFonts w:cstheme="minorHAnsi"/>
                <w:sz w:val="20"/>
                <w:szCs w:val="20"/>
                <w:lang w:val="de-DE"/>
              </w:rPr>
              <w:t>Allgemeine Überprüfung und Zusammenfassung</w:t>
            </w:r>
          </w:p>
        </w:tc>
      </w:tr>
      <w:tr w:rsidR="00FE3C0D" w:rsidRPr="00305925" w14:paraId="3E18AA1C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4BACC6" w:themeFill="accent5"/>
            <w:vAlign w:val="center"/>
          </w:tcPr>
          <w:p w14:paraId="41C8595A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lang w:val="de-DE" w:eastAsia="tr-TR"/>
              </w:rPr>
              <w:t>Beitrag der Lernergebnisse zu den Lernzielen des Programms (1-5)</w:t>
            </w:r>
          </w:p>
        </w:tc>
      </w:tr>
      <w:tr w:rsidR="00305925" w:rsidRPr="00305925" w14:paraId="5FE5F530" w14:textId="77777777" w:rsidTr="00E77542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5342DAE6" w14:textId="768B4A38" w:rsidR="00305925" w:rsidRPr="00305925" w:rsidRDefault="00305925" w:rsidP="00305925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Lernergebnisse</w:t>
            </w:r>
          </w:p>
        </w:tc>
        <w:tc>
          <w:tcPr>
            <w:tcW w:w="1238" w:type="dxa"/>
            <w:gridSpan w:val="2"/>
            <w:shd w:val="clear" w:color="auto" w:fill="B6DDE8" w:themeFill="accent5" w:themeFillTint="66"/>
            <w:vAlign w:val="center"/>
          </w:tcPr>
          <w:p w14:paraId="46D48484" w14:textId="77777777" w:rsidR="00305925" w:rsidRPr="00305925" w:rsidRDefault="00305925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P1</w:t>
            </w:r>
          </w:p>
        </w:tc>
        <w:tc>
          <w:tcPr>
            <w:tcW w:w="1250" w:type="dxa"/>
            <w:gridSpan w:val="2"/>
            <w:shd w:val="clear" w:color="auto" w:fill="B6DDE8" w:themeFill="accent5" w:themeFillTint="66"/>
            <w:vAlign w:val="center"/>
          </w:tcPr>
          <w:p w14:paraId="61ECA96C" w14:textId="77777777" w:rsidR="00305925" w:rsidRPr="00305925" w:rsidRDefault="00305925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P2</w:t>
            </w:r>
          </w:p>
        </w:tc>
        <w:tc>
          <w:tcPr>
            <w:tcW w:w="1232" w:type="dxa"/>
            <w:gridSpan w:val="3"/>
            <w:shd w:val="clear" w:color="auto" w:fill="B6DDE8" w:themeFill="accent5" w:themeFillTint="66"/>
            <w:vAlign w:val="center"/>
          </w:tcPr>
          <w:p w14:paraId="4F2C7C89" w14:textId="77777777" w:rsidR="00305925" w:rsidRPr="00305925" w:rsidRDefault="00305925" w:rsidP="00FE3C0D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/>
                <w:bCs/>
                <w:color w:val="000000" w:themeColor="text1"/>
                <w:sz w:val="20"/>
                <w:szCs w:val="20"/>
                <w:lang w:val="de-DE" w:eastAsia="tr-TR"/>
              </w:rPr>
              <w:t>P3</w:t>
            </w:r>
          </w:p>
        </w:tc>
      </w:tr>
      <w:tr w:rsidR="00A539D7" w:rsidRPr="00305925" w14:paraId="58202B4C" w14:textId="77777777" w:rsidTr="00E77542">
        <w:trPr>
          <w:gridAfter w:val="1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13FC2036" w14:textId="77777777" w:rsidR="00A539D7" w:rsidRPr="00305925" w:rsidRDefault="00A539D7" w:rsidP="00A539D7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1</w:t>
            </w:r>
          </w:p>
        </w:tc>
        <w:tc>
          <w:tcPr>
            <w:tcW w:w="1238" w:type="dxa"/>
            <w:gridSpan w:val="2"/>
            <w:vAlign w:val="center"/>
          </w:tcPr>
          <w:p w14:paraId="4A6C6F10" w14:textId="387EFA5C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1250" w:type="dxa"/>
            <w:gridSpan w:val="2"/>
            <w:vAlign w:val="center"/>
          </w:tcPr>
          <w:p w14:paraId="3CEDA289" w14:textId="7A575F01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1232" w:type="dxa"/>
            <w:gridSpan w:val="3"/>
            <w:vAlign w:val="center"/>
          </w:tcPr>
          <w:p w14:paraId="038146ED" w14:textId="04E4A36D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</w:tr>
      <w:tr w:rsidR="00A539D7" w:rsidRPr="00305925" w14:paraId="11EE2C4D" w14:textId="77777777" w:rsidTr="00E77542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6529F1CD" w14:textId="77777777" w:rsidR="00A539D7" w:rsidRPr="00305925" w:rsidRDefault="00A539D7" w:rsidP="00A539D7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2</w:t>
            </w:r>
          </w:p>
        </w:tc>
        <w:tc>
          <w:tcPr>
            <w:tcW w:w="1238" w:type="dxa"/>
            <w:gridSpan w:val="2"/>
            <w:vAlign w:val="center"/>
          </w:tcPr>
          <w:p w14:paraId="152E3498" w14:textId="525E3C07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  <w:tc>
          <w:tcPr>
            <w:tcW w:w="1250" w:type="dxa"/>
            <w:gridSpan w:val="2"/>
            <w:vAlign w:val="center"/>
          </w:tcPr>
          <w:p w14:paraId="28A46D02" w14:textId="0431B190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1232" w:type="dxa"/>
            <w:gridSpan w:val="3"/>
            <w:vAlign w:val="center"/>
          </w:tcPr>
          <w:p w14:paraId="46F6ABA2" w14:textId="01758CB3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5</w:t>
            </w:r>
          </w:p>
        </w:tc>
      </w:tr>
      <w:tr w:rsidR="00A539D7" w:rsidRPr="00305925" w14:paraId="05AB6AF9" w14:textId="77777777" w:rsidTr="00E77542">
        <w:trPr>
          <w:gridAfter w:val="1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79264F53" w14:textId="77777777" w:rsidR="00A539D7" w:rsidRPr="00305925" w:rsidRDefault="00A539D7" w:rsidP="00A539D7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3</w:t>
            </w:r>
          </w:p>
        </w:tc>
        <w:tc>
          <w:tcPr>
            <w:tcW w:w="1238" w:type="dxa"/>
            <w:gridSpan w:val="2"/>
            <w:vAlign w:val="center"/>
          </w:tcPr>
          <w:p w14:paraId="4DBE1CAF" w14:textId="15A36906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1250" w:type="dxa"/>
            <w:gridSpan w:val="2"/>
            <w:vAlign w:val="center"/>
          </w:tcPr>
          <w:p w14:paraId="115F5765" w14:textId="3900D549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1232" w:type="dxa"/>
            <w:gridSpan w:val="3"/>
            <w:vAlign w:val="center"/>
          </w:tcPr>
          <w:p w14:paraId="11A86DCC" w14:textId="70032925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</w:tr>
      <w:tr w:rsidR="00A539D7" w:rsidRPr="00305925" w14:paraId="1E6B52D6" w14:textId="77777777" w:rsidTr="00E77542">
        <w:trPr>
          <w:gridAfter w:val="10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1C338842" w14:textId="77777777" w:rsidR="00A539D7" w:rsidRPr="00305925" w:rsidRDefault="00A539D7" w:rsidP="00A539D7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4</w:t>
            </w:r>
          </w:p>
        </w:tc>
        <w:tc>
          <w:tcPr>
            <w:tcW w:w="1238" w:type="dxa"/>
            <w:gridSpan w:val="2"/>
            <w:vAlign w:val="center"/>
          </w:tcPr>
          <w:p w14:paraId="7FFF0F7C" w14:textId="444E6DDF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  <w:tc>
          <w:tcPr>
            <w:tcW w:w="1250" w:type="dxa"/>
            <w:gridSpan w:val="2"/>
            <w:vAlign w:val="center"/>
          </w:tcPr>
          <w:p w14:paraId="7701FB22" w14:textId="0FD9E08D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1232" w:type="dxa"/>
            <w:gridSpan w:val="3"/>
            <w:vAlign w:val="center"/>
          </w:tcPr>
          <w:p w14:paraId="220C478E" w14:textId="34884136" w:rsidR="00A539D7" w:rsidRPr="00305925" w:rsidRDefault="00A539D7" w:rsidP="00A539D7">
            <w:pPr>
              <w:spacing w:line="24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</w:tr>
      <w:tr w:rsidR="00A539D7" w:rsidRPr="00305925" w14:paraId="3D4635BA" w14:textId="77777777" w:rsidTr="00E77542">
        <w:trPr>
          <w:gridAfter w:val="10"/>
          <w:wAfter w:w="5172" w:type="dxa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98" w:type="dxa"/>
            <w:shd w:val="clear" w:color="auto" w:fill="B6DDE8" w:themeFill="accent5" w:themeFillTint="66"/>
            <w:vAlign w:val="center"/>
          </w:tcPr>
          <w:p w14:paraId="1655A806" w14:textId="77777777" w:rsidR="00A539D7" w:rsidRPr="00305925" w:rsidRDefault="00A539D7" w:rsidP="00A539D7">
            <w:pPr>
              <w:spacing w:line="240" w:lineRule="atLeast"/>
              <w:jc w:val="center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5</w:t>
            </w:r>
          </w:p>
        </w:tc>
        <w:tc>
          <w:tcPr>
            <w:tcW w:w="1238" w:type="dxa"/>
            <w:gridSpan w:val="2"/>
            <w:vAlign w:val="center"/>
          </w:tcPr>
          <w:p w14:paraId="6F1B9E35" w14:textId="6A3A9319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2</w:t>
            </w:r>
          </w:p>
        </w:tc>
        <w:tc>
          <w:tcPr>
            <w:tcW w:w="1250" w:type="dxa"/>
            <w:gridSpan w:val="2"/>
            <w:vAlign w:val="center"/>
          </w:tcPr>
          <w:p w14:paraId="119141A8" w14:textId="642A2828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4</w:t>
            </w:r>
          </w:p>
        </w:tc>
        <w:tc>
          <w:tcPr>
            <w:tcW w:w="1232" w:type="dxa"/>
            <w:gridSpan w:val="3"/>
            <w:vAlign w:val="center"/>
          </w:tcPr>
          <w:p w14:paraId="0C907AD0" w14:textId="40536CF5" w:rsidR="00A539D7" w:rsidRPr="00305925" w:rsidRDefault="00A539D7" w:rsidP="00A539D7">
            <w:pPr>
              <w:spacing w:line="24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  <w:r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eastAsia="tr-TR"/>
              </w:rPr>
              <w:t>3</w:t>
            </w:r>
          </w:p>
        </w:tc>
      </w:tr>
      <w:tr w:rsidR="00FE3C0D" w:rsidRPr="00305925" w14:paraId="2873C7DB" w14:textId="77777777" w:rsidTr="006471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shd w:val="clear" w:color="auto" w:fill="auto"/>
            <w:vAlign w:val="center"/>
          </w:tcPr>
          <w:p w14:paraId="06B6A8BB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Beitragsgrad: </w:t>
            </w:r>
            <w:r w:rsidRPr="0030592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1: Sehr </w:t>
            </w:r>
            <w:proofErr w:type="spellStart"/>
            <w:r w:rsidRPr="0030592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>Niedrig</w:t>
            </w:r>
            <w:proofErr w:type="spellEnd"/>
            <w:r w:rsidRPr="00305925">
              <w:rPr>
                <w:rFonts w:eastAsia="Times New Roman" w:cstheme="minorHAnsi"/>
                <w:b w:val="0"/>
                <w:bCs w:val="0"/>
                <w:color w:val="000000" w:themeColor="text1"/>
                <w:sz w:val="20"/>
                <w:szCs w:val="20"/>
                <w:lang w:val="de-DE" w:eastAsia="tr-TR"/>
              </w:rPr>
              <w:t xml:space="preserve"> 2: Niedrig 3: Mittel 4: Hoch 5: Sehr Hoch</w:t>
            </w:r>
          </w:p>
        </w:tc>
      </w:tr>
      <w:tr w:rsidR="00FE3C0D" w:rsidRPr="00305925" w14:paraId="74807FE9" w14:textId="77777777" w:rsidTr="00647106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490" w:type="dxa"/>
            <w:gridSpan w:val="18"/>
            <w:vAlign w:val="center"/>
          </w:tcPr>
          <w:p w14:paraId="7CC6DFB1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bCs w:val="0"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3190E2EE" w14:textId="77777777" w:rsidTr="00E77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6" w:type="dxa"/>
            <w:gridSpan w:val="3"/>
            <w:vAlign w:val="center"/>
          </w:tcPr>
          <w:p w14:paraId="00B7FC2B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Erstellt von:</w:t>
            </w:r>
          </w:p>
        </w:tc>
        <w:tc>
          <w:tcPr>
            <w:tcW w:w="7654" w:type="dxa"/>
            <w:gridSpan w:val="15"/>
            <w:vAlign w:val="center"/>
          </w:tcPr>
          <w:p w14:paraId="2D51AE1A" w14:textId="000FC468" w:rsidR="00FE3C0D" w:rsidRPr="00305925" w:rsidRDefault="00FE3C0D" w:rsidP="00FE3C0D">
            <w:pPr>
              <w:spacing w:line="24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  <w:tr w:rsidR="00FE3C0D" w:rsidRPr="00305925" w14:paraId="1BFDCA91" w14:textId="77777777" w:rsidTr="00E77542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6" w:type="dxa"/>
            <w:gridSpan w:val="3"/>
            <w:vAlign w:val="center"/>
          </w:tcPr>
          <w:p w14:paraId="1E5E8E61" w14:textId="77777777" w:rsidR="00FE3C0D" w:rsidRPr="00305925" w:rsidRDefault="00FE3C0D" w:rsidP="00FE3C0D">
            <w:pPr>
              <w:spacing w:line="240" w:lineRule="atLeast"/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</w:pPr>
            <w:r w:rsidRPr="00305925">
              <w:rPr>
                <w:rFonts w:eastAsia="Times New Roman" w:cstheme="minorHAnsi"/>
                <w:color w:val="000000" w:themeColor="text1"/>
                <w:sz w:val="20"/>
                <w:szCs w:val="20"/>
                <w:lang w:val="de-DE" w:eastAsia="tr-TR"/>
              </w:rPr>
              <w:t>Datum der Aktualisierung:</w:t>
            </w:r>
          </w:p>
        </w:tc>
        <w:tc>
          <w:tcPr>
            <w:tcW w:w="7654" w:type="dxa"/>
            <w:gridSpan w:val="15"/>
            <w:vAlign w:val="center"/>
          </w:tcPr>
          <w:p w14:paraId="2C88ED21" w14:textId="1564A41D" w:rsidR="00FE3C0D" w:rsidRPr="00305925" w:rsidRDefault="00FE3C0D" w:rsidP="00FE3C0D">
            <w:pPr>
              <w:spacing w:line="24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bCs/>
                <w:color w:val="000000" w:themeColor="text1"/>
                <w:sz w:val="20"/>
                <w:szCs w:val="20"/>
                <w:lang w:val="de-DE" w:eastAsia="tr-TR"/>
              </w:rPr>
            </w:pPr>
          </w:p>
        </w:tc>
      </w:tr>
    </w:tbl>
    <w:p w14:paraId="7250E803" w14:textId="77777777" w:rsidR="007B4543" w:rsidRPr="00305925" w:rsidRDefault="007B4543" w:rsidP="007B4543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p w14:paraId="24E1C0A7" w14:textId="77777777" w:rsidR="007B4543" w:rsidRPr="00305925" w:rsidRDefault="007B4543" w:rsidP="007B4543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p w14:paraId="03A884CA" w14:textId="77777777" w:rsidR="007B4543" w:rsidRPr="00305925" w:rsidRDefault="007B4543" w:rsidP="007B4543">
      <w:pPr>
        <w:spacing w:after="0" w:line="240" w:lineRule="atLeast"/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p w14:paraId="72FADCBF" w14:textId="77777777" w:rsidR="007B4543" w:rsidRPr="00305925" w:rsidRDefault="007B4543" w:rsidP="007B4543">
      <w:pPr>
        <w:rPr>
          <w:rFonts w:ascii="Verdana" w:eastAsia="Times New Roman" w:hAnsi="Verdana" w:cs="Times New Roman"/>
          <w:b/>
          <w:bCs/>
          <w:color w:val="000000" w:themeColor="text1"/>
          <w:sz w:val="17"/>
          <w:szCs w:val="17"/>
          <w:lang w:val="de-DE" w:eastAsia="tr-TR"/>
        </w:rPr>
      </w:pPr>
    </w:p>
    <w:p w14:paraId="1CF38167" w14:textId="77777777" w:rsidR="007B4543" w:rsidRPr="00305925" w:rsidRDefault="007B4543" w:rsidP="007B4543">
      <w:pPr>
        <w:rPr>
          <w:lang w:val="de-DE"/>
        </w:rPr>
      </w:pPr>
    </w:p>
    <w:p w14:paraId="62D3EC62" w14:textId="77777777" w:rsidR="007A6E8A" w:rsidRPr="00305925" w:rsidRDefault="007A6E8A" w:rsidP="007B4543">
      <w:pPr>
        <w:rPr>
          <w:lang w:val="de-DE"/>
        </w:rPr>
      </w:pPr>
    </w:p>
    <w:sectPr w:rsidR="007A6E8A" w:rsidRPr="00305925" w:rsidSect="00FA169D">
      <w:headerReference w:type="default" r:id="rId7"/>
      <w:pgSz w:w="11906" w:h="16838"/>
      <w:pgMar w:top="1418" w:right="707" w:bottom="1418" w:left="709" w:header="39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9637361" w14:textId="77777777" w:rsidR="002048E9" w:rsidRDefault="002048E9" w:rsidP="003F0441">
      <w:pPr>
        <w:spacing w:after="0" w:line="240" w:lineRule="auto"/>
      </w:pPr>
      <w:r>
        <w:separator/>
      </w:r>
    </w:p>
  </w:endnote>
  <w:endnote w:type="continuationSeparator" w:id="0">
    <w:p w14:paraId="132308C8" w14:textId="77777777" w:rsidR="002048E9" w:rsidRDefault="002048E9" w:rsidP="003F04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Verdana">
    <w:panose1 w:val="020B0604030504040204"/>
    <w:charset w:val="A2"/>
    <w:family w:val="swiss"/>
    <w:pitch w:val="variable"/>
    <w:sig w:usb0="A00006FF" w:usb1="4000205B" w:usb2="00000010" w:usb3="00000000" w:csb0="0000019F" w:csb1="00000000"/>
  </w:font>
  <w:font w:name="Corbel">
    <w:panose1 w:val="020B0503020204020204"/>
    <w:charset w:val="A2"/>
    <w:family w:val="swiss"/>
    <w:pitch w:val="variable"/>
    <w:sig w:usb0="A00002EF" w:usb1="4000A4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310906" w14:textId="77777777" w:rsidR="002048E9" w:rsidRDefault="002048E9" w:rsidP="003F0441">
      <w:pPr>
        <w:spacing w:after="0" w:line="240" w:lineRule="auto"/>
      </w:pPr>
      <w:r>
        <w:separator/>
      </w:r>
    </w:p>
  </w:footnote>
  <w:footnote w:type="continuationSeparator" w:id="0">
    <w:p w14:paraId="021B0FAB" w14:textId="77777777" w:rsidR="002048E9" w:rsidRDefault="002048E9" w:rsidP="003F04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600BFA" w14:textId="7041DC93" w:rsidR="00FA169D" w:rsidRPr="00305925" w:rsidRDefault="00FA169D" w:rsidP="00FA169D">
    <w:pPr>
      <w:pStyle w:val="stBilgi"/>
      <w:tabs>
        <w:tab w:val="clear" w:pos="9072"/>
        <w:tab w:val="left" w:pos="3261"/>
        <w:tab w:val="right" w:pos="7938"/>
      </w:tabs>
      <w:spacing w:before="120" w:line="230" w:lineRule="exact"/>
      <w:ind w:left="-709"/>
      <w:jc w:val="right"/>
      <w:rPr>
        <w:rFonts w:ascii="Corbel" w:hAnsi="Corbel" w:cs="Arial"/>
        <w:lang w:val="de-DE"/>
      </w:rPr>
    </w:pPr>
    <w:r w:rsidRPr="00305925">
      <w:rPr>
        <w:rFonts w:ascii="Corbel" w:hAnsi="Corbel" w:cs="Arial"/>
        <w:noProof/>
        <w:lang w:eastAsia="tr-TR"/>
      </w:rPr>
      <w:drawing>
        <wp:anchor distT="0" distB="0" distL="114300" distR="114300" simplePos="0" relativeHeight="251658240" behindDoc="1" locked="0" layoutInCell="1" allowOverlap="1" wp14:anchorId="1D79675F" wp14:editId="557F58E3">
          <wp:simplePos x="0" y="0"/>
          <wp:positionH relativeFrom="margin">
            <wp:posOffset>-15056</wp:posOffset>
          </wp:positionH>
          <wp:positionV relativeFrom="page">
            <wp:posOffset>137160</wp:posOffset>
          </wp:positionV>
          <wp:extent cx="2927315" cy="678425"/>
          <wp:effectExtent l="0" t="0" r="0" b="0"/>
          <wp:wrapNone/>
          <wp:docPr id="10" name="Bild 733" descr="TAU_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33" descr="TAU_LOGO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27315" cy="6784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E77542" w:rsidRPr="00305925">
      <w:rPr>
        <w:rFonts w:ascii="Corbel" w:hAnsi="Corbel" w:cs="Arial"/>
        <w:lang w:val="de-DE"/>
      </w:rPr>
      <w:t>SOSYAL BİLİMLER ENSTİTÜSÜ</w:t>
    </w:r>
  </w:p>
  <w:p w14:paraId="30B85821" w14:textId="3BCBF6BD" w:rsidR="00FA169D" w:rsidRPr="00305925" w:rsidRDefault="00E77542" w:rsidP="00FA169D">
    <w:pPr>
      <w:pStyle w:val="stBilgi"/>
      <w:tabs>
        <w:tab w:val="clear" w:pos="9072"/>
        <w:tab w:val="left" w:pos="3261"/>
        <w:tab w:val="right" w:pos="8080"/>
      </w:tabs>
      <w:spacing w:line="240" w:lineRule="exact"/>
      <w:jc w:val="right"/>
      <w:rPr>
        <w:rFonts w:ascii="Corbel" w:hAnsi="Corbel" w:cs="Arial"/>
        <w:color w:val="169AA4"/>
        <w:lang w:val="de-DE"/>
      </w:rPr>
    </w:pPr>
    <w:r w:rsidRPr="00305925">
      <w:rPr>
        <w:rFonts w:ascii="Corbel" w:hAnsi="Corbel" w:cs="Arial"/>
        <w:color w:val="169AA4"/>
        <w:lang w:val="de-DE"/>
      </w:rPr>
      <w:t>INSTITUT</w:t>
    </w:r>
    <w:r w:rsidR="00FA169D" w:rsidRPr="00305925">
      <w:rPr>
        <w:rFonts w:ascii="Corbel" w:hAnsi="Corbel" w:cs="Arial"/>
        <w:color w:val="169AA4"/>
        <w:lang w:val="de-DE"/>
      </w:rPr>
      <w:t xml:space="preserve"> FÜR </w:t>
    </w:r>
    <w:r w:rsidRPr="00305925">
      <w:rPr>
        <w:rFonts w:ascii="Corbel" w:hAnsi="Corbel" w:cs="Arial"/>
        <w:color w:val="169AA4"/>
        <w:lang w:val="de-DE"/>
      </w:rPr>
      <w:t>SOZIALWI</w:t>
    </w:r>
    <w:r w:rsidR="00FA169D" w:rsidRPr="00305925">
      <w:rPr>
        <w:rFonts w:ascii="Corbel" w:hAnsi="Corbel" w:cs="Arial"/>
        <w:color w:val="169AA4"/>
        <w:lang w:val="de-DE"/>
      </w:rPr>
      <w:t>SSENSCHAFTEN</w:t>
    </w:r>
  </w:p>
  <w:p w14:paraId="2B19A974" w14:textId="77777777" w:rsidR="00FA169D" w:rsidRPr="00305925" w:rsidRDefault="00FA169D" w:rsidP="00FA169D">
    <w:pPr>
      <w:pStyle w:val="stBilgi"/>
      <w:rPr>
        <w:rFonts w:ascii="Verdana" w:hAnsi="Verdana"/>
        <w:b/>
        <w:bCs/>
        <w:color w:val="000000"/>
        <w:sz w:val="24"/>
        <w:szCs w:val="24"/>
        <w:lang w:val="de-DE"/>
      </w:rPr>
    </w:pPr>
  </w:p>
  <w:p w14:paraId="223066A1" w14:textId="26173443" w:rsidR="003F0441" w:rsidRPr="00305925" w:rsidRDefault="00FA169D" w:rsidP="00507304">
    <w:pPr>
      <w:pStyle w:val="stBilgi"/>
      <w:jc w:val="center"/>
      <w:rPr>
        <w:lang w:val="de-DE"/>
      </w:rPr>
    </w:pPr>
    <w:r w:rsidRPr="00305925">
      <w:rPr>
        <w:rFonts w:ascii="Verdana" w:hAnsi="Verdana"/>
        <w:b/>
        <w:bCs/>
        <w:color w:val="000000"/>
        <w:lang w:val="de-DE"/>
      </w:rPr>
      <w:br/>
    </w:r>
    <w:r w:rsidR="00E37D65" w:rsidRPr="00305925">
      <w:rPr>
        <w:rFonts w:ascii="Corbel" w:hAnsi="Corbel"/>
        <w:b/>
        <w:bCs/>
        <w:color w:val="000000"/>
        <w:sz w:val="24"/>
        <w:szCs w:val="24"/>
        <w:lang w:val="de-DE"/>
      </w:rPr>
      <w:t xml:space="preserve">STUDIENGANG </w:t>
    </w:r>
    <w:r w:rsidR="004951AF">
      <w:rPr>
        <w:rFonts w:ascii="Corbel" w:hAnsi="Corbel"/>
        <w:b/>
        <w:bCs/>
        <w:color w:val="000000"/>
        <w:sz w:val="24"/>
        <w:szCs w:val="24"/>
        <w:lang w:val="de-DE"/>
      </w:rPr>
      <w:t>WIRTSCHAFTSWISSENSCHAFTEN</w:t>
    </w:r>
    <w:r w:rsidRPr="00305925">
      <w:rPr>
        <w:rFonts w:ascii="Corbel" w:hAnsi="Corbel"/>
        <w:b/>
        <w:bCs/>
        <w:color w:val="000000"/>
        <w:lang w:val="de-DE"/>
      </w:rPr>
      <w:br/>
    </w:r>
    <w:r w:rsidR="00E37D65" w:rsidRPr="00305925">
      <w:rPr>
        <w:rFonts w:ascii="Corbel" w:hAnsi="Corbel"/>
        <w:b/>
        <w:bCs/>
        <w:color w:val="000000"/>
        <w:lang w:val="de-DE"/>
      </w:rPr>
      <w:t>MODULBESCHREIBU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0507D6"/>
    <w:multiLevelType w:val="hybridMultilevel"/>
    <w:tmpl w:val="9D369564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977384D"/>
    <w:multiLevelType w:val="hybridMultilevel"/>
    <w:tmpl w:val="1C763072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8E46D6"/>
    <w:multiLevelType w:val="hybridMultilevel"/>
    <w:tmpl w:val="4EE41314"/>
    <w:lvl w:ilvl="0" w:tplc="23A616FE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 w:val="0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2F842C8"/>
    <w:multiLevelType w:val="hybridMultilevel"/>
    <w:tmpl w:val="7F0E9990"/>
    <w:lvl w:ilvl="0" w:tplc="8A1498E8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D95636B"/>
    <w:multiLevelType w:val="hybridMultilevel"/>
    <w:tmpl w:val="B4D03F98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B7246F7"/>
    <w:multiLevelType w:val="hybridMultilevel"/>
    <w:tmpl w:val="E65A8904"/>
    <w:lvl w:ilvl="0" w:tplc="3BDAA448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2CA0922"/>
    <w:multiLevelType w:val="hybridMultilevel"/>
    <w:tmpl w:val="0ADC0F68"/>
    <w:lvl w:ilvl="0" w:tplc="745EBEC2">
      <w:numFmt w:val="bullet"/>
      <w:lvlText w:val="-"/>
      <w:lvlJc w:val="left"/>
      <w:pPr>
        <w:ind w:left="720" w:hanging="360"/>
      </w:pPr>
      <w:rPr>
        <w:rFonts w:ascii="Calibri" w:eastAsia="Times New Roman" w:hAnsi="Calibri" w:cs="Arial" w:hint="default"/>
        <w:b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2"/>
  </w:num>
  <w:num w:numId="4">
    <w:abstractNumId w:val="1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defaultTabStop w:val="708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6180"/>
    <w:rsid w:val="00013591"/>
    <w:rsid w:val="00021FFD"/>
    <w:rsid w:val="00042E26"/>
    <w:rsid w:val="00056180"/>
    <w:rsid w:val="00060F36"/>
    <w:rsid w:val="00073ABA"/>
    <w:rsid w:val="00075F2A"/>
    <w:rsid w:val="0007689A"/>
    <w:rsid w:val="0009226F"/>
    <w:rsid w:val="000A764A"/>
    <w:rsid w:val="000B0AAA"/>
    <w:rsid w:val="000B7E51"/>
    <w:rsid w:val="000C05D4"/>
    <w:rsid w:val="000D5F11"/>
    <w:rsid w:val="000E1D8F"/>
    <w:rsid w:val="000F018B"/>
    <w:rsid w:val="000F5EF0"/>
    <w:rsid w:val="001206EE"/>
    <w:rsid w:val="001262BB"/>
    <w:rsid w:val="00156960"/>
    <w:rsid w:val="00166F57"/>
    <w:rsid w:val="00170D18"/>
    <w:rsid w:val="001724FC"/>
    <w:rsid w:val="0018615C"/>
    <w:rsid w:val="001A0D96"/>
    <w:rsid w:val="001A77F8"/>
    <w:rsid w:val="001C39A2"/>
    <w:rsid w:val="001E67EB"/>
    <w:rsid w:val="001F3FB4"/>
    <w:rsid w:val="002048E9"/>
    <w:rsid w:val="00214357"/>
    <w:rsid w:val="002270BA"/>
    <w:rsid w:val="00235B68"/>
    <w:rsid w:val="00246023"/>
    <w:rsid w:val="002717F7"/>
    <w:rsid w:val="00294856"/>
    <w:rsid w:val="0029598F"/>
    <w:rsid w:val="0029787C"/>
    <w:rsid w:val="002A23FD"/>
    <w:rsid w:val="002B267C"/>
    <w:rsid w:val="002B6344"/>
    <w:rsid w:val="002C552A"/>
    <w:rsid w:val="002C6421"/>
    <w:rsid w:val="00305925"/>
    <w:rsid w:val="00344F0D"/>
    <w:rsid w:val="00361C10"/>
    <w:rsid w:val="00363170"/>
    <w:rsid w:val="00370813"/>
    <w:rsid w:val="003712F8"/>
    <w:rsid w:val="00374B87"/>
    <w:rsid w:val="00383A06"/>
    <w:rsid w:val="003A4EF3"/>
    <w:rsid w:val="003B6CA9"/>
    <w:rsid w:val="003E4B30"/>
    <w:rsid w:val="003F0441"/>
    <w:rsid w:val="00413C88"/>
    <w:rsid w:val="00413F91"/>
    <w:rsid w:val="00430382"/>
    <w:rsid w:val="00453B0F"/>
    <w:rsid w:val="00460F5C"/>
    <w:rsid w:val="004853DE"/>
    <w:rsid w:val="004951AF"/>
    <w:rsid w:val="004D2CC4"/>
    <w:rsid w:val="004F1C3F"/>
    <w:rsid w:val="005040D2"/>
    <w:rsid w:val="00507304"/>
    <w:rsid w:val="00524396"/>
    <w:rsid w:val="0053124C"/>
    <w:rsid w:val="005371D3"/>
    <w:rsid w:val="00595EA5"/>
    <w:rsid w:val="005A65E3"/>
    <w:rsid w:val="005B3CD9"/>
    <w:rsid w:val="005C1487"/>
    <w:rsid w:val="00600676"/>
    <w:rsid w:val="00603A7D"/>
    <w:rsid w:val="00605A1D"/>
    <w:rsid w:val="0061201A"/>
    <w:rsid w:val="00630100"/>
    <w:rsid w:val="00643428"/>
    <w:rsid w:val="00653257"/>
    <w:rsid w:val="00670398"/>
    <w:rsid w:val="00670E2B"/>
    <w:rsid w:val="006970C1"/>
    <w:rsid w:val="006A6E97"/>
    <w:rsid w:val="006B0FA5"/>
    <w:rsid w:val="006E0CF0"/>
    <w:rsid w:val="006E28BC"/>
    <w:rsid w:val="006E45E8"/>
    <w:rsid w:val="007162C5"/>
    <w:rsid w:val="007165DD"/>
    <w:rsid w:val="00726E97"/>
    <w:rsid w:val="00734B6A"/>
    <w:rsid w:val="00735792"/>
    <w:rsid w:val="007427FE"/>
    <w:rsid w:val="00751522"/>
    <w:rsid w:val="00753B2D"/>
    <w:rsid w:val="0075479F"/>
    <w:rsid w:val="0075590A"/>
    <w:rsid w:val="00762FC7"/>
    <w:rsid w:val="00782FCE"/>
    <w:rsid w:val="00787503"/>
    <w:rsid w:val="007A6E8A"/>
    <w:rsid w:val="007B4543"/>
    <w:rsid w:val="007F1AFD"/>
    <w:rsid w:val="00823137"/>
    <w:rsid w:val="008243C2"/>
    <w:rsid w:val="00834145"/>
    <w:rsid w:val="00840308"/>
    <w:rsid w:val="00861D6B"/>
    <w:rsid w:val="00863DB2"/>
    <w:rsid w:val="0088754E"/>
    <w:rsid w:val="00892706"/>
    <w:rsid w:val="008B1142"/>
    <w:rsid w:val="008D1FED"/>
    <w:rsid w:val="008D7635"/>
    <w:rsid w:val="008F1BCD"/>
    <w:rsid w:val="00917E5D"/>
    <w:rsid w:val="00930185"/>
    <w:rsid w:val="009573BA"/>
    <w:rsid w:val="00967964"/>
    <w:rsid w:val="0099603B"/>
    <w:rsid w:val="009A7E10"/>
    <w:rsid w:val="009C390B"/>
    <w:rsid w:val="009D0A4A"/>
    <w:rsid w:val="009D77A6"/>
    <w:rsid w:val="009F3C5B"/>
    <w:rsid w:val="00A31CF6"/>
    <w:rsid w:val="00A46BA5"/>
    <w:rsid w:val="00A4731E"/>
    <w:rsid w:val="00A52030"/>
    <w:rsid w:val="00A539D7"/>
    <w:rsid w:val="00A747B2"/>
    <w:rsid w:val="00A90C5C"/>
    <w:rsid w:val="00AC529C"/>
    <w:rsid w:val="00AD1B09"/>
    <w:rsid w:val="00AD40D9"/>
    <w:rsid w:val="00AE5E49"/>
    <w:rsid w:val="00AE7943"/>
    <w:rsid w:val="00AF3715"/>
    <w:rsid w:val="00B15FCE"/>
    <w:rsid w:val="00B17865"/>
    <w:rsid w:val="00B21C1A"/>
    <w:rsid w:val="00B23142"/>
    <w:rsid w:val="00B26A62"/>
    <w:rsid w:val="00B31830"/>
    <w:rsid w:val="00B44693"/>
    <w:rsid w:val="00B4660E"/>
    <w:rsid w:val="00B649FC"/>
    <w:rsid w:val="00B7395D"/>
    <w:rsid w:val="00B91F9D"/>
    <w:rsid w:val="00B94840"/>
    <w:rsid w:val="00BA0E92"/>
    <w:rsid w:val="00BA65DD"/>
    <w:rsid w:val="00BD2C75"/>
    <w:rsid w:val="00BD61E0"/>
    <w:rsid w:val="00C0705D"/>
    <w:rsid w:val="00C143C2"/>
    <w:rsid w:val="00C40620"/>
    <w:rsid w:val="00C41A3F"/>
    <w:rsid w:val="00C457F2"/>
    <w:rsid w:val="00C52882"/>
    <w:rsid w:val="00C53C5B"/>
    <w:rsid w:val="00C83EDD"/>
    <w:rsid w:val="00C8473F"/>
    <w:rsid w:val="00CB290A"/>
    <w:rsid w:val="00CB3401"/>
    <w:rsid w:val="00D07145"/>
    <w:rsid w:val="00D16312"/>
    <w:rsid w:val="00D27C16"/>
    <w:rsid w:val="00D42F4D"/>
    <w:rsid w:val="00D73B39"/>
    <w:rsid w:val="00D873D4"/>
    <w:rsid w:val="00D932F9"/>
    <w:rsid w:val="00DA54F4"/>
    <w:rsid w:val="00DC23C8"/>
    <w:rsid w:val="00DF65EB"/>
    <w:rsid w:val="00E35FA4"/>
    <w:rsid w:val="00E37D65"/>
    <w:rsid w:val="00E50FDF"/>
    <w:rsid w:val="00E76392"/>
    <w:rsid w:val="00E7649F"/>
    <w:rsid w:val="00E77542"/>
    <w:rsid w:val="00E92C78"/>
    <w:rsid w:val="00EA2DD4"/>
    <w:rsid w:val="00EA2EB5"/>
    <w:rsid w:val="00EB7CF6"/>
    <w:rsid w:val="00EE1A4F"/>
    <w:rsid w:val="00EE2881"/>
    <w:rsid w:val="00F3399A"/>
    <w:rsid w:val="00F359C0"/>
    <w:rsid w:val="00F5612B"/>
    <w:rsid w:val="00F677D0"/>
    <w:rsid w:val="00F7530D"/>
    <w:rsid w:val="00F97328"/>
    <w:rsid w:val="00FA169D"/>
    <w:rsid w:val="00FB2930"/>
    <w:rsid w:val="00FD52B2"/>
    <w:rsid w:val="00FE3C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EC42F59"/>
  <w15:docId w15:val="{B40170C2-B1B3-4D7C-B203-34DA95D25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AkListe-Vurgu5">
    <w:name w:val="Light List Accent 5"/>
    <w:basedOn w:val="NormalTablo"/>
    <w:uiPriority w:val="61"/>
    <w:rsid w:val="00C143C2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OrtaListe1-Vurgu5">
    <w:name w:val="Medium List 1 Accent 5"/>
    <w:basedOn w:val="NormalTablo"/>
    <w:uiPriority w:val="65"/>
    <w:rsid w:val="003A4E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OrtaKlavuz3-Vurgu5">
    <w:name w:val="Medium Grid 3 Accent 5"/>
    <w:basedOn w:val="NormalTablo"/>
    <w:uiPriority w:val="69"/>
    <w:rsid w:val="003A4E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stBilgi">
    <w:name w:val="header"/>
    <w:basedOn w:val="Normal"/>
    <w:link w:val="stBilgiChar"/>
    <w:uiPriority w:val="99"/>
    <w:unhideWhenUsed/>
    <w:rsid w:val="003F0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3F0441"/>
  </w:style>
  <w:style w:type="paragraph" w:styleId="AltBilgi">
    <w:name w:val="footer"/>
    <w:basedOn w:val="Normal"/>
    <w:link w:val="AltBilgiChar"/>
    <w:uiPriority w:val="99"/>
    <w:unhideWhenUsed/>
    <w:rsid w:val="003F04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3F0441"/>
  </w:style>
  <w:style w:type="paragraph" w:styleId="ListeParagraf">
    <w:name w:val="List Paragraph"/>
    <w:basedOn w:val="Normal"/>
    <w:uiPriority w:val="34"/>
    <w:qFormat/>
    <w:rsid w:val="00AE7943"/>
    <w:pPr>
      <w:ind w:left="720"/>
      <w:contextualSpacing/>
    </w:pPr>
  </w:style>
  <w:style w:type="character" w:styleId="Kpr">
    <w:name w:val="Hyperlink"/>
    <w:basedOn w:val="VarsaylanParagrafYazTipi"/>
    <w:uiPriority w:val="99"/>
    <w:unhideWhenUsed/>
    <w:rsid w:val="00AE794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482</Words>
  <Characters>2748</Characters>
  <Application>Microsoft Office Word</Application>
  <DocSecurity>0</DocSecurity>
  <Lines>22</Lines>
  <Paragraphs>6</Paragraphs>
  <ScaleCrop>false</ScaleCrop>
  <HeadingPairs>
    <vt:vector size="6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wlett-Packard Company</Company>
  <LinksUpToDate>false</LinksUpToDate>
  <CharactersWithSpaces>3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ne Özdemir</dc:creator>
  <cp:keywords/>
  <dc:description/>
  <cp:lastModifiedBy>tau</cp:lastModifiedBy>
  <cp:revision>11</cp:revision>
  <dcterms:created xsi:type="dcterms:W3CDTF">2021-05-17T08:28:00Z</dcterms:created>
  <dcterms:modified xsi:type="dcterms:W3CDTF">2021-05-17T18:55:00Z</dcterms:modified>
</cp:coreProperties>
</file>